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6C95" w:rsidRPr="00CD6C95" w:rsidRDefault="00701CDB" w:rsidP="00676698">
      <w:pPr>
        <w:ind w:firstLine="0"/>
      </w:pPr>
      <w:proofErr w:type="spellStart"/>
      <w:r>
        <w:t>Deneisha</w:t>
      </w:r>
      <w:proofErr w:type="spellEnd"/>
      <w:r>
        <w:t xml:space="preserve"> Jones</w:t>
      </w:r>
    </w:p>
    <w:p w:rsidR="00CD6C95" w:rsidRPr="00CD6C95" w:rsidRDefault="00701CDB" w:rsidP="00676698">
      <w:pPr>
        <w:ind w:firstLine="0"/>
      </w:pPr>
      <w:r>
        <w:t>Eng-106</w:t>
      </w:r>
    </w:p>
    <w:p w:rsidR="00CD6C95" w:rsidRPr="00CD6C95" w:rsidRDefault="00E02449" w:rsidP="00676698">
      <w:pPr>
        <w:ind w:firstLine="0"/>
      </w:pPr>
      <w:r w:rsidRPr="00CD6C95">
        <w:t>&lt;Date&gt;</w:t>
      </w:r>
    </w:p>
    <w:p w:rsidR="00CD6C95" w:rsidRPr="00CD6C95" w:rsidRDefault="00701CDB" w:rsidP="00676698">
      <w:pPr>
        <w:ind w:firstLine="0"/>
      </w:pPr>
      <w:r>
        <w:t>Rebecca Foy</w:t>
      </w:r>
    </w:p>
    <w:p w:rsidR="00CD6C95" w:rsidRPr="00CD6C95" w:rsidRDefault="00CD6C95" w:rsidP="00676698"/>
    <w:p w:rsidR="00FA4F67" w:rsidRDefault="00E02449" w:rsidP="00676698">
      <w:pPr>
        <w:ind w:firstLine="0"/>
        <w:jc w:val="center"/>
      </w:pPr>
      <w:r w:rsidRPr="00CD6C95">
        <w:t>Proposal Essay</w:t>
      </w:r>
    </w:p>
    <w:p w:rsidR="002F77D8" w:rsidRPr="00CD6C95" w:rsidRDefault="002F77D8" w:rsidP="00676698"/>
    <w:p w:rsidR="00676698" w:rsidRDefault="003D77FE" w:rsidP="00676698">
      <w:r w:rsidRPr="00676698">
        <w:t xml:space="preserve">The human body operates like a well-oiled machine, with each part in complete sync with another. </w:t>
      </w:r>
      <w:r w:rsidR="00FB3A9C" w:rsidRPr="00676698">
        <w:t xml:space="preserve">The harmony among these parts decides just how well the human “machine” of a body is going to function. </w:t>
      </w:r>
      <w:r w:rsidR="00E02449" w:rsidRPr="00676698">
        <w:t>Just</w:t>
      </w:r>
      <w:r w:rsidR="0066797E" w:rsidRPr="00676698">
        <w:t xml:space="preserve"> like the parts of a machine go</w:t>
      </w:r>
      <w:r w:rsidR="00E02449" w:rsidRPr="00676698">
        <w:t xml:space="preserve"> through wear and tear and </w:t>
      </w:r>
      <w:r w:rsidR="00D34EE0" w:rsidRPr="00676698">
        <w:t xml:space="preserve">need regular maintenance, </w:t>
      </w:r>
      <w:r w:rsidR="008D6886">
        <w:t xml:space="preserve">so does the organs within the </w:t>
      </w:r>
      <w:r w:rsidR="00D34EE0" w:rsidRPr="00676698">
        <w:t xml:space="preserve">human body. A stage comes in the life of a machine when a component </w:t>
      </w:r>
      <w:r w:rsidR="00A050E5" w:rsidRPr="00676698">
        <w:t>goes through such rigorous depreciation due to continuous</w:t>
      </w:r>
      <w:r w:rsidR="00BA7DEF" w:rsidRPr="00676698">
        <w:t xml:space="preserve"> use, that no further</w:t>
      </w:r>
      <w:r w:rsidR="004D3F7B" w:rsidRPr="00676698">
        <w:t xml:space="preserve"> </w:t>
      </w:r>
      <w:r w:rsidR="00BA7DEF" w:rsidRPr="00676698">
        <w:t>maintenance</w:t>
      </w:r>
      <w:r w:rsidR="004D3F7B" w:rsidRPr="00676698">
        <w:t xml:space="preserve"> and repair is possible</w:t>
      </w:r>
      <w:r w:rsidR="00BA7DEF" w:rsidRPr="00676698">
        <w:t xml:space="preserve">. In such a case, </w:t>
      </w:r>
      <w:r w:rsidR="004D3F7B" w:rsidRPr="00676698">
        <w:t xml:space="preserve">the only option left is replacing that part. </w:t>
      </w:r>
      <w:r w:rsidR="00676698">
        <w:t>This is exactly where organ donation comes in.</w:t>
      </w:r>
      <w:r w:rsidR="00100867">
        <w:t xml:space="preserve"> Being cited as one of the greatest advances in </w:t>
      </w:r>
      <w:r w:rsidR="00100867" w:rsidRPr="00E12786">
        <w:rPr>
          <w:noProof/>
        </w:rPr>
        <w:t>modern</w:t>
      </w:r>
      <w:r w:rsidR="00100867">
        <w:t xml:space="preserve"> medicine, organ transplant is nothing short of a miracle. However, </w:t>
      </w:r>
      <w:r w:rsidR="00E71C3C">
        <w:t xml:space="preserve">this miracle has been turned into something unbearably ugly courtesy of high demand of organs, low supply of the said organs, as well </w:t>
      </w:r>
      <w:r w:rsidR="002D65D5">
        <w:t xml:space="preserve">as black market trade of </w:t>
      </w:r>
      <w:r w:rsidR="002D65D5" w:rsidRPr="00E12786">
        <w:rPr>
          <w:noProof/>
        </w:rPr>
        <w:t>m</w:t>
      </w:r>
      <w:r w:rsidR="00E12786">
        <w:rPr>
          <w:noProof/>
        </w:rPr>
        <w:t>any</w:t>
      </w:r>
      <w:r w:rsidR="002D65D5">
        <w:t xml:space="preserve"> coveted organs for transplantation. Thus, organ donation may be one of the greatest medical advances, b</w:t>
      </w:r>
      <w:r w:rsidR="004D29A6">
        <w:t xml:space="preserve">ut the gap between the demand and they supply of coveted organs </w:t>
      </w:r>
      <w:r w:rsidR="00E340D7">
        <w:t>makes this process needlessly painful and measures should be in place to promote organ donation and save lives while they can be saved.</w:t>
      </w:r>
    </w:p>
    <w:p w:rsidR="00FA4F67" w:rsidRPr="00CD6C95" w:rsidRDefault="00E02449" w:rsidP="00676698">
      <w:r w:rsidRPr="00CD6C95">
        <w:t xml:space="preserve">It is an unarguable fact that organ transplantation saves </w:t>
      </w:r>
      <w:r w:rsidRPr="00CD6C95">
        <w:t>many lives.</w:t>
      </w:r>
      <w:r w:rsidR="00F312C2" w:rsidRPr="00CD6C95">
        <w:t xml:space="preserve"> The </w:t>
      </w:r>
      <w:r w:rsidR="00BF2E0F" w:rsidRPr="00CD6C95">
        <w:t>organs that</w:t>
      </w:r>
      <w:r w:rsidR="00F312C2" w:rsidRPr="00CD6C95">
        <w:t xml:space="preserve"> are being currently transplanted are kidneys, liver, </w:t>
      </w:r>
      <w:r w:rsidR="00446E1B" w:rsidRPr="00CD6C95">
        <w:t>pancreas</w:t>
      </w:r>
      <w:r w:rsidR="00F312C2" w:rsidRPr="00CD6C95">
        <w:t>, heart, co</w:t>
      </w:r>
      <w:r w:rsidR="00446E1B" w:rsidRPr="00CD6C95">
        <w:t>rnea, lungs, intesti</w:t>
      </w:r>
      <w:r w:rsidR="00BF2E0F" w:rsidRPr="00CD6C95">
        <w:t xml:space="preserve">ne, middle ear and bone marrow, but the most common </w:t>
      </w:r>
      <w:r w:rsidR="00AA05A5" w:rsidRPr="00CD6C95">
        <w:t>transplantations</w:t>
      </w:r>
      <w:r w:rsidR="00BF2E0F" w:rsidRPr="00CD6C95">
        <w:t xml:space="preserve"> that occur are of kidneys, heart, </w:t>
      </w:r>
      <w:r w:rsidR="000516F7" w:rsidRPr="00CD6C95">
        <w:lastRenderedPageBreak/>
        <w:t>bone</w:t>
      </w:r>
      <w:r w:rsidR="00BF2E0F" w:rsidRPr="00CD6C95">
        <w:t xml:space="preserve"> marrow and cornea. </w:t>
      </w:r>
      <w:r w:rsidR="000516F7" w:rsidRPr="00CD6C95">
        <w:t>As per the figures of</w:t>
      </w:r>
      <w:r w:rsidR="009A258E" w:rsidRPr="00CD6C95">
        <w:t xml:space="preserve"> the</w:t>
      </w:r>
      <w:r w:rsidR="000516F7" w:rsidRPr="00CD6C95">
        <w:t xml:space="preserve"> </w:t>
      </w:r>
      <w:r w:rsidR="000730AE" w:rsidRPr="00CD6C95">
        <w:t>US Department</w:t>
      </w:r>
      <w:r w:rsidR="009A258E" w:rsidRPr="00CD6C95">
        <w:t xml:space="preserve"> of Health and Human Services, more than </w:t>
      </w:r>
      <w:r w:rsidR="00AF630F" w:rsidRPr="00CD6C95">
        <w:t>123</w:t>
      </w:r>
      <w:r w:rsidR="00E340D7">
        <w:t>,</w:t>
      </w:r>
      <w:r w:rsidR="00AF630F" w:rsidRPr="00CD6C95">
        <w:t xml:space="preserve">000 patients are awaiting transplant in different </w:t>
      </w:r>
      <w:r w:rsidR="000730AE" w:rsidRPr="00CD6C95">
        <w:t xml:space="preserve">hospitals of the country, but not every patient gets a new organ. </w:t>
      </w:r>
      <w:r w:rsidR="00BD6D96" w:rsidRPr="00CD6C95">
        <w:t>In 2018</w:t>
      </w:r>
      <w:r w:rsidR="00E340D7">
        <w:t xml:space="preserve"> alone</w:t>
      </w:r>
      <w:r w:rsidR="00BD6D96" w:rsidRPr="00CD6C95">
        <w:t>, 201</w:t>
      </w:r>
      <w:r w:rsidR="00E340D7">
        <w:t>,</w:t>
      </w:r>
      <w:r w:rsidR="00BD6D96" w:rsidRPr="00CD6C95">
        <w:t xml:space="preserve">704 organ </w:t>
      </w:r>
      <w:r w:rsidR="006631D3" w:rsidRPr="00CD6C95">
        <w:t>transplants</w:t>
      </w:r>
      <w:r w:rsidR="00EB65D7" w:rsidRPr="00CD6C95">
        <w:t xml:space="preserve"> could take place, with only 10, 05</w:t>
      </w:r>
      <w:r w:rsidR="006631D3" w:rsidRPr="00CD6C95">
        <w:t>1</w:t>
      </w:r>
      <w:r w:rsidR="00EB2FFA" w:rsidRPr="00CD6C95">
        <w:t xml:space="preserve"> donors. </w:t>
      </w:r>
      <w:r w:rsidR="006631D3" w:rsidRPr="00CD6C95">
        <w:t>In a whopping number of 101</w:t>
      </w:r>
      <w:r w:rsidR="00E340D7">
        <w:t>,</w:t>
      </w:r>
      <w:r w:rsidR="006631D3" w:rsidRPr="00CD6C95">
        <w:t xml:space="preserve">000 patients suffering from various kidney </w:t>
      </w:r>
      <w:r w:rsidR="00AA05A5" w:rsidRPr="00CD6C95">
        <w:t>diseases</w:t>
      </w:r>
      <w:r w:rsidR="006631D3" w:rsidRPr="00CD6C95">
        <w:t xml:space="preserve"> in the </w:t>
      </w:r>
      <w:r w:rsidR="00EA7913" w:rsidRPr="00CD6C95">
        <w:t>United States, only 17</w:t>
      </w:r>
      <w:r w:rsidR="00E340D7">
        <w:t>,</w:t>
      </w:r>
      <w:r w:rsidR="00EA7913" w:rsidRPr="00CD6C95">
        <w:t xml:space="preserve">000 people will be able to </w:t>
      </w:r>
      <w:r w:rsidR="00A34FB5" w:rsidRPr="00CD6C95">
        <w:t>receive</w:t>
      </w:r>
      <w:r w:rsidR="00EA7913" w:rsidRPr="00CD6C95">
        <w:t xml:space="preserve"> a </w:t>
      </w:r>
      <w:r w:rsidR="002F77D8" w:rsidRPr="00CD6C95">
        <w:t>transplant (</w:t>
      </w:r>
      <w:r w:rsidR="00B0692E" w:rsidRPr="00CD6C95">
        <w:rPr>
          <w:color w:val="222222"/>
          <w:shd w:val="clear" w:color="auto" w:fill="FFFFFF"/>
        </w:rPr>
        <w:t>Cherry, 2015)</w:t>
      </w:r>
      <w:r w:rsidR="00BA2347" w:rsidRPr="00CD6C95">
        <w:t xml:space="preserve">. </w:t>
      </w:r>
      <w:r w:rsidR="00E340D7">
        <w:t>Unfortunately,</w:t>
      </w:r>
      <w:r w:rsidR="008710AA" w:rsidRPr="00CD6C95">
        <w:t xml:space="preserve"> the </w:t>
      </w:r>
      <w:r w:rsidR="00BA2347" w:rsidRPr="00CD6C95">
        <w:t>number</w:t>
      </w:r>
      <w:r w:rsidR="00E340D7">
        <w:t>s</w:t>
      </w:r>
      <w:r w:rsidR="00BA2347" w:rsidRPr="00CD6C95">
        <w:t xml:space="preserve"> do not stop here</w:t>
      </w:r>
      <w:r w:rsidR="00E340D7">
        <w:t>.</w:t>
      </w:r>
      <w:r w:rsidR="00BA2347" w:rsidRPr="00CD6C95">
        <w:t xml:space="preserve"> </w:t>
      </w:r>
      <w:r w:rsidR="00E340D7">
        <w:t>E</w:t>
      </w:r>
      <w:r w:rsidR="00BA2347" w:rsidRPr="00CD6C95">
        <w:t>very 14 minutes</w:t>
      </w:r>
      <w:r w:rsidR="00E340D7">
        <w:t>,</w:t>
      </w:r>
      <w:r w:rsidR="00BA2347" w:rsidRPr="00CD6C95">
        <w:t xml:space="preserve"> a ne</w:t>
      </w:r>
      <w:r w:rsidR="009F0332" w:rsidRPr="00CD6C95">
        <w:t>w</w:t>
      </w:r>
      <w:r w:rsidR="00BA2347" w:rsidRPr="00CD6C95">
        <w:t xml:space="preserve"> </w:t>
      </w:r>
      <w:r w:rsidR="00B26F57">
        <w:t xml:space="preserve">donation </w:t>
      </w:r>
      <w:r w:rsidR="00BA2347" w:rsidRPr="00CD6C95">
        <w:t xml:space="preserve">receiver gets added to the </w:t>
      </w:r>
      <w:r w:rsidR="00B26F57">
        <w:t xml:space="preserve">ever-growing </w:t>
      </w:r>
      <w:r w:rsidR="00BA2347" w:rsidRPr="00CD6C95">
        <w:t>list</w:t>
      </w:r>
      <w:r w:rsidR="00E340D7">
        <w:t>, with new organ</w:t>
      </w:r>
      <w:r w:rsidR="00B26F57">
        <w:t xml:space="preserve"> donors nowhere in sight</w:t>
      </w:r>
      <w:r w:rsidR="00BA2347" w:rsidRPr="00CD6C95">
        <w:t xml:space="preserve">. </w:t>
      </w:r>
    </w:p>
    <w:p w:rsidR="00096EFC" w:rsidRDefault="00B26F57" w:rsidP="00DB7CFD">
      <w:r>
        <w:t>As mentioned, t</w:t>
      </w:r>
      <w:r w:rsidR="00B80EF7" w:rsidRPr="00CD6C95">
        <w:t>his increasing need for the organ</w:t>
      </w:r>
      <w:r w:rsidR="002F2965" w:rsidRPr="00CD6C95">
        <w:t xml:space="preserve"> </w:t>
      </w:r>
      <w:r w:rsidR="00B80EF7" w:rsidRPr="00CD6C95">
        <w:t>is naturally creating a great gap in the demand</w:t>
      </w:r>
      <w:r w:rsidR="00E272C5" w:rsidRPr="00CD6C95">
        <w:t xml:space="preserve"> and supply of the organ market. </w:t>
      </w:r>
      <w:r w:rsidR="00CC7E91" w:rsidRPr="00CD6C95">
        <w:t xml:space="preserve">One of the possible solutions that </w:t>
      </w:r>
      <w:r w:rsidR="000069C6" w:rsidRPr="00CD6C95">
        <w:t xml:space="preserve">are being suggested for this situation is </w:t>
      </w:r>
      <w:r w:rsidR="00616CEA" w:rsidRPr="00CD6C95">
        <w:t>to allow the sale and purchase</w:t>
      </w:r>
      <w:r w:rsidR="00742BAD" w:rsidRPr="00CD6C95">
        <w:t xml:space="preserve"> the organ</w:t>
      </w:r>
      <w:r w:rsidR="00616CEA" w:rsidRPr="00CD6C95">
        <w:t>s</w:t>
      </w:r>
      <w:r w:rsidR="00742BAD" w:rsidRPr="00CD6C95">
        <w:t xml:space="preserve">. </w:t>
      </w:r>
      <w:r w:rsidR="00234671" w:rsidRPr="00CD6C95">
        <w:t xml:space="preserve">Although </w:t>
      </w:r>
      <w:r w:rsidR="00C668B9" w:rsidRPr="00CD6C95">
        <w:t>it</w:t>
      </w:r>
      <w:r w:rsidR="00234671" w:rsidRPr="00CD6C95">
        <w:t xml:space="preserve"> is strictly banned all over the world, sale, and purchase of the organs </w:t>
      </w:r>
      <w:r w:rsidR="00143976" w:rsidRPr="00CD6C95">
        <w:t>is be</w:t>
      </w:r>
      <w:r w:rsidR="00C668B9" w:rsidRPr="00CD6C95">
        <w:t xml:space="preserve">ing carried on at a large scale. </w:t>
      </w:r>
      <w:r w:rsidR="00FA4F67" w:rsidRPr="00CD6C95">
        <w:t xml:space="preserve">Organ sale, purchase, and </w:t>
      </w:r>
      <w:r w:rsidR="00FE5A7F" w:rsidRPr="00CD6C95">
        <w:t>donation</w:t>
      </w:r>
      <w:r w:rsidR="00FA4F67" w:rsidRPr="00CD6C95">
        <w:t xml:space="preserve"> are becoming </w:t>
      </w:r>
      <w:r w:rsidR="00EC7F67" w:rsidRPr="00CD6C95">
        <w:t>a norm nowadays, in fact, it has become a big business,</w:t>
      </w:r>
      <w:r>
        <w:t xml:space="preserve"> especially in the black marke</w:t>
      </w:r>
      <w:r w:rsidR="00DB7CFD">
        <w:t>t</w:t>
      </w:r>
      <w:r>
        <w:t>,</w:t>
      </w:r>
      <w:r w:rsidR="00EC7F67" w:rsidRPr="00CD6C95">
        <w:t xml:space="preserve"> through which many individuals and even organizations are </w:t>
      </w:r>
      <w:r w:rsidR="00AF5D96" w:rsidRPr="00CD6C95">
        <w:t xml:space="preserve">earning a great amount of profit. </w:t>
      </w:r>
      <w:r w:rsidR="00CE06DD" w:rsidRPr="00DB7CFD">
        <w:t xml:space="preserve">Although the sale and purchase of the </w:t>
      </w:r>
      <w:r w:rsidR="006C7106" w:rsidRPr="00DB7CFD">
        <w:t xml:space="preserve">organs </w:t>
      </w:r>
      <w:r w:rsidR="00CE06DD" w:rsidRPr="00DB7CFD">
        <w:t xml:space="preserve">are </w:t>
      </w:r>
      <w:r w:rsidR="006C7106" w:rsidRPr="00DB7CFD">
        <w:t>being</w:t>
      </w:r>
      <w:r w:rsidR="00CE06DD" w:rsidRPr="00DB7CFD">
        <w:t xml:space="preserve"> ca</w:t>
      </w:r>
      <w:r w:rsidR="006C7106" w:rsidRPr="00DB7CFD">
        <w:t xml:space="preserve">rried on for a good </w:t>
      </w:r>
      <w:r w:rsidR="00C451A5" w:rsidRPr="00DB7CFD">
        <w:t xml:space="preserve">purpose, or the saving of lives, still it is </w:t>
      </w:r>
      <w:r w:rsidR="00C451A5" w:rsidRPr="00E12786">
        <w:rPr>
          <w:noProof/>
        </w:rPr>
        <w:t>immoral</w:t>
      </w:r>
      <w:r w:rsidR="00C451A5" w:rsidRPr="00DB7CFD">
        <w:t xml:space="preserve"> and </w:t>
      </w:r>
      <w:r w:rsidR="00DB7CFD">
        <w:t>exploitative at its best.</w:t>
      </w:r>
      <w:r w:rsidR="003F5A4C" w:rsidRPr="00DB7CFD">
        <w:t xml:space="preserve"> </w:t>
      </w:r>
      <w:r w:rsidR="00DB7CFD">
        <w:t>Thus, it is a situation that</w:t>
      </w:r>
      <w:r w:rsidR="003F5A4C" w:rsidRPr="00DB7CFD">
        <w:t xml:space="preserve"> needs to be stopped immediately and strict policies need to be devised </w:t>
      </w:r>
      <w:proofErr w:type="gramStart"/>
      <w:r w:rsidR="003F5A4C" w:rsidRPr="00DB7CFD">
        <w:t>in order to</w:t>
      </w:r>
      <w:proofErr w:type="gramEnd"/>
      <w:r w:rsidR="003F5A4C" w:rsidRPr="00DB7CFD">
        <w:t xml:space="preserve"> </w:t>
      </w:r>
      <w:r w:rsidR="00FE231E" w:rsidRPr="00DB7CFD">
        <w:t>implement this ban.</w:t>
      </w:r>
    </w:p>
    <w:p w:rsidR="00900AA2" w:rsidRPr="00CD6C95" w:rsidRDefault="00FD1960" w:rsidP="008A3C5F">
      <w:r>
        <w:t>While one may argue that banning the purchase and sale of organs on the black market is immoral, some argue that legalizing the organ trade would be the way to go.</w:t>
      </w:r>
      <w:r w:rsidR="00654985">
        <w:t xml:space="preserve"> This view is supported </w:t>
      </w:r>
      <w:r w:rsidR="00654985">
        <w:t xml:space="preserve">by Singapore’s </w:t>
      </w:r>
      <w:r w:rsidR="00654985">
        <w:t xml:space="preserve">very own </w:t>
      </w:r>
      <w:r w:rsidR="00654985">
        <w:t xml:space="preserve">health minister, </w:t>
      </w:r>
      <w:proofErr w:type="spellStart"/>
      <w:r w:rsidR="00654985">
        <w:t>Khaw</w:t>
      </w:r>
      <w:proofErr w:type="spellEnd"/>
      <w:r w:rsidR="00654985">
        <w:t xml:space="preserve"> Boon Wan, </w:t>
      </w:r>
      <w:r w:rsidR="00654985">
        <w:t xml:space="preserve">who </w:t>
      </w:r>
      <w:r w:rsidR="00654985">
        <w:t xml:space="preserve">quoted in an article by </w:t>
      </w:r>
      <w:r w:rsidR="00654985">
        <w:rPr>
          <w:noProof/>
        </w:rPr>
        <w:t>Ritter (2008)</w:t>
      </w:r>
      <w:r w:rsidR="00654985">
        <w:t>, the scenario changes slightly.</w:t>
      </w:r>
      <w:r w:rsidR="00654985">
        <w:t xml:space="preserve"> </w:t>
      </w:r>
      <w:r w:rsidR="008A3C5F">
        <w:t>His view is shared by m</w:t>
      </w:r>
      <w:r w:rsidR="00E02449" w:rsidRPr="00CD6C95">
        <w:t xml:space="preserve">any experts and scholar argue that the sale and purchase </w:t>
      </w:r>
      <w:r w:rsidR="00096EFC" w:rsidRPr="00CD6C95">
        <w:t xml:space="preserve">of organs, especially vital organs </w:t>
      </w:r>
      <w:r w:rsidR="00066764" w:rsidRPr="00CD6C95">
        <w:t xml:space="preserve">like kidney and heart </w:t>
      </w:r>
      <w:r w:rsidR="00096EFC" w:rsidRPr="00CD6C95">
        <w:t xml:space="preserve">should be made </w:t>
      </w:r>
      <w:r w:rsidR="00066764" w:rsidRPr="00CD6C95">
        <w:t xml:space="preserve">legal so that the lives of many humans, </w:t>
      </w:r>
      <w:r w:rsidR="00827DD0" w:rsidRPr="00CD6C95">
        <w:t xml:space="preserve">who are waiting for a donated organ to be </w:t>
      </w:r>
      <w:r w:rsidR="00827DD0" w:rsidRPr="00CD6C95">
        <w:lastRenderedPageBreak/>
        <w:t xml:space="preserve">recovered or come back to life, </w:t>
      </w:r>
      <w:r w:rsidR="001E21EC" w:rsidRPr="00CD6C95">
        <w:t>could be save</w:t>
      </w:r>
      <w:r w:rsidR="00C05880" w:rsidRPr="00CD6C95">
        <w:t>d</w:t>
      </w:r>
      <w:r w:rsidR="006605DB" w:rsidRPr="00CD6C95">
        <w:t xml:space="preserve"> (</w:t>
      </w:r>
      <w:proofErr w:type="spellStart"/>
      <w:r w:rsidR="006605DB" w:rsidRPr="00CD6C95">
        <w:rPr>
          <w:color w:val="222222"/>
          <w:shd w:val="clear" w:color="auto" w:fill="FFFFFF"/>
        </w:rPr>
        <w:t>Kass</w:t>
      </w:r>
      <w:proofErr w:type="spellEnd"/>
      <w:r w:rsidR="006605DB" w:rsidRPr="00CD6C95">
        <w:rPr>
          <w:color w:val="222222"/>
          <w:shd w:val="clear" w:color="auto" w:fill="FFFFFF"/>
        </w:rPr>
        <w:t>, 1992</w:t>
      </w:r>
      <w:r w:rsidR="00321A34">
        <w:rPr>
          <w:color w:val="222222"/>
          <w:shd w:val="clear" w:color="auto" w:fill="FFFFFF"/>
        </w:rPr>
        <w:t>, n.d.</w:t>
      </w:r>
      <w:r w:rsidR="006605DB" w:rsidRPr="00CD6C95">
        <w:rPr>
          <w:color w:val="222222"/>
          <w:shd w:val="clear" w:color="auto" w:fill="FFFFFF"/>
        </w:rPr>
        <w:t>)</w:t>
      </w:r>
      <w:r w:rsidR="001E21EC" w:rsidRPr="00CD6C95">
        <w:t xml:space="preserve">. </w:t>
      </w:r>
      <w:r w:rsidR="00DB5A26" w:rsidRPr="00CD6C95">
        <w:t xml:space="preserve">It is </w:t>
      </w:r>
      <w:r w:rsidR="004D68D7" w:rsidRPr="00CD6C95">
        <w:t>also</w:t>
      </w:r>
      <w:r w:rsidR="00DB5A26" w:rsidRPr="00CD6C95">
        <w:t xml:space="preserve"> advocated that it should upon the discretion of the organ holder that whether he </w:t>
      </w:r>
      <w:r w:rsidR="004D68D7" w:rsidRPr="00CD6C95">
        <w:t>or</w:t>
      </w:r>
      <w:r w:rsidR="00DB5A26" w:rsidRPr="00CD6C95">
        <w:t xml:space="preserve"> she wants to </w:t>
      </w:r>
      <w:r w:rsidR="00842E0C" w:rsidRPr="00CD6C95">
        <w:t>keep the organ with them or want to sell it, as it is their body</w:t>
      </w:r>
      <w:r w:rsidR="004D68D7" w:rsidRPr="00CD6C95">
        <w:t xml:space="preserve"> </w:t>
      </w:r>
      <w:r w:rsidR="00842E0C" w:rsidRPr="00CD6C95">
        <w:t xml:space="preserve">and </w:t>
      </w:r>
      <w:r w:rsidR="00D610BD" w:rsidRPr="00CD6C95">
        <w:t xml:space="preserve">they are the only ones to decide </w:t>
      </w:r>
      <w:r w:rsidR="00493ECC" w:rsidRPr="00CD6C95">
        <w:t>what</w:t>
      </w:r>
      <w:r w:rsidR="00BF4E72" w:rsidRPr="00CD6C95">
        <w:t xml:space="preserve"> to do about it. </w:t>
      </w:r>
      <w:r w:rsidR="00493ECC" w:rsidRPr="00CD6C95">
        <w:t xml:space="preserve">Moreover, this practice </w:t>
      </w:r>
      <w:r w:rsidR="000C55BF" w:rsidRPr="00CD6C95">
        <w:t>will only benefit bo</w:t>
      </w:r>
      <w:r w:rsidR="001835C7" w:rsidRPr="00CD6C95">
        <w:t>t</w:t>
      </w:r>
      <w:r w:rsidR="000C55BF" w:rsidRPr="00CD6C95">
        <w:t>h the</w:t>
      </w:r>
      <w:r w:rsidR="007770E7" w:rsidRPr="00CD6C95">
        <w:t xml:space="preserve"> </w:t>
      </w:r>
      <w:r w:rsidR="00BF239C" w:rsidRPr="00CD6C95">
        <w:t>parti</w:t>
      </w:r>
      <w:r w:rsidR="000B39B1" w:rsidRPr="00CD6C95">
        <w:t>e</w:t>
      </w:r>
      <w:r w:rsidR="004B7690" w:rsidRPr="00CD6C95">
        <w:t xml:space="preserve">s, the purchaser and the donor; the </w:t>
      </w:r>
      <w:r w:rsidR="00440049" w:rsidRPr="00CD6C95">
        <w:t xml:space="preserve">purchasing party will get </w:t>
      </w:r>
      <w:r w:rsidR="00ED2F32" w:rsidRPr="00CD6C95">
        <w:t xml:space="preserve">the organ they need for living and </w:t>
      </w:r>
      <w:r w:rsidR="007D663C" w:rsidRPr="00CD6C95">
        <w:t>the donor will receive the amount</w:t>
      </w:r>
      <w:r w:rsidR="00ED2F32" w:rsidRPr="00CD6C95">
        <w:t xml:space="preserve"> if the money, to fulfill their needs. </w:t>
      </w:r>
    </w:p>
    <w:p w:rsidR="00493ECC" w:rsidRPr="00CD6C95" w:rsidRDefault="00417A35" w:rsidP="00676698">
      <w:r>
        <w:t xml:space="preserve">However, </w:t>
      </w:r>
      <w:r w:rsidR="00234FDA">
        <w:t xml:space="preserve">while many may be in the favor of organ </w:t>
      </w:r>
      <w:r>
        <w:t>s</w:t>
      </w:r>
      <w:r w:rsidR="00E02449" w:rsidRPr="00CD6C95">
        <w:t>ale and purchase</w:t>
      </w:r>
      <w:r w:rsidR="00234FDA">
        <w:t>, the practice is still</w:t>
      </w:r>
      <w:r w:rsidR="001F5144" w:rsidRPr="00CD6C95">
        <w:t xml:space="preserve"> immoral</w:t>
      </w:r>
      <w:r w:rsidR="00234FDA">
        <w:t xml:space="preserve">, </w:t>
      </w:r>
      <w:r w:rsidR="001F5144" w:rsidRPr="00CD6C95">
        <w:t>illegal</w:t>
      </w:r>
      <w:r w:rsidR="00234FDA">
        <w:t>, and exploitative</w:t>
      </w:r>
      <w:r w:rsidR="001F5144" w:rsidRPr="00CD6C95">
        <w:t xml:space="preserve"> on every </w:t>
      </w:r>
      <w:r w:rsidR="00C767A3" w:rsidRPr="00CD6C95">
        <w:t>ground</w:t>
      </w:r>
      <w:r w:rsidR="001F5144" w:rsidRPr="00CD6C95">
        <w:t>.</w:t>
      </w:r>
      <w:r>
        <w:t xml:space="preserve"> </w:t>
      </w:r>
      <w:r w:rsidR="001F5144" w:rsidRPr="00CD6C95">
        <w:t xml:space="preserve"> </w:t>
      </w:r>
      <w:r w:rsidR="00C767A3" w:rsidRPr="00CD6C95">
        <w:t xml:space="preserve">Philosophically, it is considered </w:t>
      </w:r>
      <w:r w:rsidR="009F01C6" w:rsidRPr="00CD6C95">
        <w:t>an</w:t>
      </w:r>
      <w:r w:rsidR="00C4619D" w:rsidRPr="00CD6C95">
        <w:t xml:space="preserve"> extremely immoral and indecent activity.</w:t>
      </w:r>
      <w:r w:rsidR="00892153" w:rsidRPr="00CD6C95">
        <w:t xml:space="preserve"> </w:t>
      </w:r>
      <w:r w:rsidR="009F01C6" w:rsidRPr="00CD6C95">
        <w:t xml:space="preserve">Many philosophers </w:t>
      </w:r>
      <w:r w:rsidR="004A6C9B" w:rsidRPr="00CD6C95">
        <w:t xml:space="preserve">argue over the fact that the </w:t>
      </w:r>
      <w:r w:rsidR="00615179" w:rsidRPr="00CD6C95">
        <w:t>creation of</w:t>
      </w:r>
      <w:r w:rsidR="004A6C9B" w:rsidRPr="00CD6C95">
        <w:t xml:space="preserve"> human was done </w:t>
      </w:r>
      <w:r w:rsidR="003F0CDB" w:rsidRPr="00CD6C95">
        <w:t>for</w:t>
      </w:r>
      <w:r w:rsidR="004A6C9B" w:rsidRPr="00CD6C95">
        <w:t xml:space="preserve"> this purpose</w:t>
      </w:r>
      <w:r w:rsidR="006605DB" w:rsidRPr="00CD6C95">
        <w:t xml:space="preserve"> (</w:t>
      </w:r>
      <w:r w:rsidR="006605DB" w:rsidRPr="00CD6C95">
        <w:rPr>
          <w:color w:val="222222"/>
          <w:shd w:val="clear" w:color="auto" w:fill="FFFFFF"/>
        </w:rPr>
        <w:t>Kishore, 2005</w:t>
      </w:r>
      <w:r w:rsidR="0057654A">
        <w:rPr>
          <w:color w:val="222222"/>
          <w:shd w:val="clear" w:color="auto" w:fill="FFFFFF"/>
        </w:rPr>
        <w:t>, pg. 364</w:t>
      </w:r>
      <w:r w:rsidR="006605DB" w:rsidRPr="00CD6C95">
        <w:rPr>
          <w:color w:val="222222"/>
          <w:shd w:val="clear" w:color="auto" w:fill="FFFFFF"/>
        </w:rPr>
        <w:t>)</w:t>
      </w:r>
      <w:r w:rsidR="004A6C9B" w:rsidRPr="00CD6C95">
        <w:t xml:space="preserve">. </w:t>
      </w:r>
      <w:r w:rsidR="003F0CDB" w:rsidRPr="00CD6C95">
        <w:t xml:space="preserve">They present the argument that the human being is the most superior </w:t>
      </w:r>
      <w:r w:rsidR="00BC7D57" w:rsidRPr="00CD6C95">
        <w:t xml:space="preserve">creature </w:t>
      </w:r>
      <w:r w:rsidR="0084105C" w:rsidRPr="00CD6C95">
        <w:t xml:space="preserve">out </w:t>
      </w:r>
      <w:r w:rsidR="00DD6C34" w:rsidRPr="00CD6C95">
        <w:t xml:space="preserve">of all the </w:t>
      </w:r>
      <w:r w:rsidR="00A716CE" w:rsidRPr="00CD6C95">
        <w:t xml:space="preserve">creations in the universe, and they </w:t>
      </w:r>
      <w:r w:rsidR="001A4E6B" w:rsidRPr="00CD6C95">
        <w:t xml:space="preserve">do not deserve to </w:t>
      </w:r>
      <w:r w:rsidR="00A716CE" w:rsidRPr="00CD6C95">
        <w:t xml:space="preserve">be treated like that. </w:t>
      </w:r>
      <w:r w:rsidR="007F6EAE" w:rsidRPr="00CD6C95">
        <w:t xml:space="preserve">The biggest </w:t>
      </w:r>
      <w:r w:rsidR="00224818" w:rsidRPr="00CD6C95">
        <w:t>advocate</w:t>
      </w:r>
      <w:r w:rsidR="007F6EAE" w:rsidRPr="00CD6C95">
        <w:t xml:space="preserve"> of this </w:t>
      </w:r>
      <w:r w:rsidR="00224818" w:rsidRPr="00CD6C95">
        <w:t>concept i</w:t>
      </w:r>
      <w:r w:rsidR="00FF2D9A" w:rsidRPr="00CD6C95">
        <w:t>s 18</w:t>
      </w:r>
      <w:r w:rsidR="00FF2D9A" w:rsidRPr="00CD6C95">
        <w:rPr>
          <w:vertAlign w:val="superscript"/>
        </w:rPr>
        <w:t>th</w:t>
      </w:r>
      <w:r w:rsidR="00FF2D9A" w:rsidRPr="00CD6C95">
        <w:t>-century philosopher Immanuel Kant</w:t>
      </w:r>
      <w:r w:rsidR="000701BD" w:rsidRPr="00CD6C95">
        <w:t xml:space="preserve">. He </w:t>
      </w:r>
      <w:r w:rsidR="00720662" w:rsidRPr="00CD6C95">
        <w:t>was</w:t>
      </w:r>
      <w:r w:rsidR="004C1BB6" w:rsidRPr="00CD6C95">
        <w:t xml:space="preserve"> </w:t>
      </w:r>
      <w:r w:rsidR="00556DDF">
        <w:rPr>
          <w:noProof/>
        </w:rPr>
        <w:t xml:space="preserve">of a rather strong opinion </w:t>
      </w:r>
      <w:bookmarkStart w:id="0" w:name="_GoBack"/>
      <w:bookmarkEnd w:id="0"/>
      <w:r w:rsidR="00720662" w:rsidRPr="00CD6C95">
        <w:t>that</w:t>
      </w:r>
      <w:r w:rsidR="00D36CA8" w:rsidRPr="00CD6C95">
        <w:t xml:space="preserve"> human society is </w:t>
      </w:r>
      <w:r w:rsidR="00407155" w:rsidRPr="00CD6C95">
        <w:t xml:space="preserve">obliged to act </w:t>
      </w:r>
      <w:r w:rsidR="006730EF" w:rsidRPr="00CD6C95">
        <w:t xml:space="preserve">in a way that is in accordance </w:t>
      </w:r>
      <w:r w:rsidR="006E44D0" w:rsidRPr="00CD6C95">
        <w:t xml:space="preserve">with the </w:t>
      </w:r>
      <w:r w:rsidR="00CC1F8D" w:rsidRPr="00CD6C95">
        <w:t xml:space="preserve">dignity of humanity. </w:t>
      </w:r>
    </w:p>
    <w:p w:rsidR="00B604C0" w:rsidRDefault="00E02449" w:rsidP="00B604C0">
      <w:r w:rsidRPr="00CD6C95">
        <w:t xml:space="preserve">If observed economically, the sale and purchase of human organs would only be a more </w:t>
      </w:r>
      <w:r w:rsidR="002F77D8" w:rsidRPr="00CD6C95">
        <w:t>exploiting</w:t>
      </w:r>
      <w:r w:rsidRPr="00CD6C95">
        <w:t xml:space="preserve"> factor for the poor. Many experts hold the opinion that </w:t>
      </w:r>
      <w:r w:rsidRPr="00556DDF">
        <w:rPr>
          <w:noProof/>
        </w:rPr>
        <w:t>poor</w:t>
      </w:r>
      <w:r w:rsidRPr="00CD6C95">
        <w:t xml:space="preserve"> people will find it as an opportu</w:t>
      </w:r>
      <w:r w:rsidRPr="00CD6C95">
        <w:t>nity to get some money to fulfill their needs</w:t>
      </w:r>
      <w:r w:rsidRPr="00CD6C95">
        <w:t xml:space="preserve"> and will indulge </w:t>
      </w:r>
      <w:r w:rsidR="002F77D8" w:rsidRPr="00CD6C95">
        <w:t>extensively</w:t>
      </w:r>
      <w:r w:rsidRPr="00CD6C95">
        <w:t xml:space="preserve"> in the sale and purchase of organs. They would donate their organs especially kidney and </w:t>
      </w:r>
      <w:r w:rsidR="00B604C0">
        <w:t>liver</w:t>
      </w:r>
      <w:r w:rsidRPr="00CD6C95">
        <w:t xml:space="preserve"> at a large </w:t>
      </w:r>
      <w:r w:rsidR="002F77D8" w:rsidRPr="00CD6C95">
        <w:t>scale</w:t>
      </w:r>
      <w:r w:rsidRPr="00CD6C95">
        <w:t xml:space="preserve">, deeming it as </w:t>
      </w:r>
      <w:r w:rsidR="002F77D8" w:rsidRPr="00CD6C95">
        <w:t>a</w:t>
      </w:r>
      <w:r w:rsidRPr="00CD6C95">
        <w:t xml:space="preserve"> golden </w:t>
      </w:r>
      <w:r w:rsidR="002F77D8" w:rsidRPr="00CD6C95">
        <w:t>opportunity</w:t>
      </w:r>
      <w:r w:rsidRPr="00CD6C95">
        <w:t xml:space="preserve"> </w:t>
      </w:r>
      <w:r w:rsidR="002F77D8" w:rsidRPr="00CD6C95">
        <w:t>to earn</w:t>
      </w:r>
      <w:r w:rsidRPr="00CD6C95">
        <w:t xml:space="preserve"> some extra bucks easily. </w:t>
      </w:r>
      <w:r w:rsidRPr="00CD6C95">
        <w:t xml:space="preserve">This practice will </w:t>
      </w:r>
      <w:r w:rsidR="002F77D8" w:rsidRPr="00CD6C95">
        <w:t>also</w:t>
      </w:r>
      <w:r w:rsidRPr="00CD6C95">
        <w:t xml:space="preserve"> give rich people </w:t>
      </w:r>
      <w:r w:rsidRPr="00CD6C95">
        <w:t xml:space="preserve">an added chance to </w:t>
      </w:r>
      <w:r w:rsidR="0068120B" w:rsidRPr="00CD6C95">
        <w:t xml:space="preserve">abuse the </w:t>
      </w:r>
      <w:r w:rsidR="000F5225" w:rsidRPr="00CD6C95">
        <w:t xml:space="preserve">rights of the poor to live with a complete body. If the practice of the sale </w:t>
      </w:r>
      <w:r w:rsidR="002F77D8" w:rsidRPr="00CD6C95">
        <w:t>and</w:t>
      </w:r>
      <w:r w:rsidR="000F5225" w:rsidRPr="00CD6C95">
        <w:t xml:space="preserve"> purchase of the human organs becomes legal, the rich will force the poor to sell their organs by force or by giving them lucrative offers which they would find hard to resist. </w:t>
      </w:r>
      <w:r w:rsidR="00B604C0">
        <w:t xml:space="preserve">The primary reason for organ donation originated </w:t>
      </w:r>
      <w:proofErr w:type="gramStart"/>
      <w:r w:rsidR="00B604C0">
        <w:t>in an effort to</w:t>
      </w:r>
      <w:proofErr w:type="gramEnd"/>
      <w:r w:rsidR="00B604C0">
        <w:t xml:space="preserve"> save </w:t>
      </w:r>
      <w:r w:rsidR="00B604C0">
        <w:rPr>
          <w:noProof/>
        </w:rPr>
        <w:t>lives</w:t>
      </w:r>
      <w:r w:rsidR="00B604C0">
        <w:t xml:space="preserve">. Organ trade </w:t>
      </w:r>
      <w:r w:rsidR="00B604C0">
        <w:lastRenderedPageBreak/>
        <w:t xml:space="preserve">had been monetizing the very same philanthropic belief, twisting it for financial gains, albeit illegally </w:t>
      </w:r>
      <w:r w:rsidR="00B604C0">
        <w:fldChar w:fldCharType="begin"/>
      </w:r>
      <w:r w:rsidR="00EB479A">
        <w:instrText xml:space="preserve"> ADDIN ZOTERO_ITEM CSL_CITATION {"citationID":"B706D7rr","properties":{"formattedCitation":"(Kassab &amp; Rosen, 2019)","plainCitation":"(Kassab &amp; Rosen, 2019)","dontUpdate":true,"noteIndex":0},"citationItems":[{"id":128,"uris":["http://zotero.org/users/local/5VyEEXyp/items/PLMN94C8"],"uri":["http://zotero.org/users/local/5VyEEXyp/items/PLMN94C8"],"itemData":{"id":128,"type":"chapter","title":"Human and Organ Trafficking","container-title":"Illicit Markets, Organized Crime, and Global Security","publisher":"Springer","page":"111-135","author":[{"family":"Kassab","given":"Hanna Samir"},{"family":"Rosen","given":"Jonathan D."}],"issued":{"date-parts":[["2019"]]}}}],"schema":"https://github.com/citation-style-language/schema/raw/master/csl-citation.json"} </w:instrText>
      </w:r>
      <w:r w:rsidR="00B604C0">
        <w:fldChar w:fldCharType="separate"/>
      </w:r>
      <w:r w:rsidR="00B604C0">
        <w:t>(</w:t>
      </w:r>
      <w:proofErr w:type="spellStart"/>
      <w:r w:rsidR="00B604C0">
        <w:t>Kassab</w:t>
      </w:r>
      <w:proofErr w:type="spellEnd"/>
      <w:r w:rsidR="00B604C0">
        <w:t xml:space="preserve"> &amp; Rosen, 2019</w:t>
      </w:r>
      <w:r w:rsidR="005C1C99">
        <w:t xml:space="preserve">, </w:t>
      </w:r>
      <w:r w:rsidR="005C1C99">
        <w:t>pp. 111–135</w:t>
      </w:r>
      <w:r w:rsidR="00B604C0">
        <w:t>)</w:t>
      </w:r>
      <w:r w:rsidR="00B604C0">
        <w:fldChar w:fldCharType="end"/>
      </w:r>
      <w:r w:rsidR="00B604C0">
        <w:t>. Thus, organ trade, if legalized, could have disastrous consequences on healthcare, especially considering the complications involved.</w:t>
      </w:r>
    </w:p>
    <w:p w:rsidR="00857BEA" w:rsidRPr="00CD6C95" w:rsidRDefault="00E02449" w:rsidP="00676698">
      <w:r w:rsidRPr="00CD6C95">
        <w:t xml:space="preserve">Despite all these factors and </w:t>
      </w:r>
      <w:r w:rsidR="004B0252" w:rsidRPr="00CD6C95">
        <w:t>arguments</w:t>
      </w:r>
      <w:r w:rsidRPr="00CD6C95">
        <w:t xml:space="preserve">, the </w:t>
      </w:r>
      <w:r w:rsidR="004B0252" w:rsidRPr="00CD6C95">
        <w:t>sale and</w:t>
      </w:r>
      <w:r w:rsidRPr="00CD6C95">
        <w:t xml:space="preserve"> purchase of human organs, especially kidneys are at a rise in the medical sector. Just like a black market for every other object, there is a </w:t>
      </w:r>
      <w:r w:rsidR="00D82251" w:rsidRPr="00CD6C95">
        <w:t>black</w:t>
      </w:r>
      <w:r w:rsidRPr="00CD6C95">
        <w:t xml:space="preserve"> market for human organs as well. As per the reports of the World Health Organization, an estimated </w:t>
      </w:r>
      <w:r w:rsidR="00382906" w:rsidRPr="00CD6C95">
        <w:t>10</w:t>
      </w:r>
      <w:r w:rsidR="00B604C0">
        <w:t>,</w:t>
      </w:r>
      <w:r w:rsidR="00382906" w:rsidRPr="00CD6C95">
        <w:t xml:space="preserve">000 black market operations take place in the sale and purchase of the </w:t>
      </w:r>
      <w:r w:rsidR="00472AD3" w:rsidRPr="00CD6C95">
        <w:t xml:space="preserve">kidneys every year </w:t>
      </w:r>
      <w:r w:rsidR="00D82251" w:rsidRPr="00CD6C95">
        <w:t xml:space="preserve">in these markets. Most of the “products” for these markets come </w:t>
      </w:r>
      <w:r w:rsidR="00030806" w:rsidRPr="00CD6C95">
        <w:t>from</w:t>
      </w:r>
      <w:r w:rsidR="00D82251" w:rsidRPr="00CD6C95">
        <w:t xml:space="preserve"> third world </w:t>
      </w:r>
      <w:r w:rsidR="004B0252" w:rsidRPr="00CD6C95">
        <w:t>countries</w:t>
      </w:r>
      <w:r w:rsidR="00D82251" w:rsidRPr="00CD6C95">
        <w:t xml:space="preserve"> where corruption is </w:t>
      </w:r>
      <w:r w:rsidR="00BA4216" w:rsidRPr="00CD6C95">
        <w:t>prevalent,</w:t>
      </w:r>
      <w:r w:rsidR="00D82251" w:rsidRPr="00CD6C95">
        <w:t xml:space="preserve"> and </w:t>
      </w:r>
      <w:r w:rsidR="00030806" w:rsidRPr="00CD6C95">
        <w:t xml:space="preserve">human lives have almost no value. Most of the organ donors for </w:t>
      </w:r>
      <w:r w:rsidR="00BA4216" w:rsidRPr="00CD6C95">
        <w:t>these markets</w:t>
      </w:r>
      <w:r w:rsidR="00030806" w:rsidRPr="00CD6C95">
        <w:t xml:space="preserve"> come from Africa, India, Pakistan, Brazil, and China</w:t>
      </w:r>
      <w:r w:rsidR="00BA4216">
        <w:t xml:space="preserve"> </w:t>
      </w:r>
      <w:r w:rsidR="00EB479A">
        <w:fldChar w:fldCharType="begin"/>
      </w:r>
      <w:r w:rsidR="00975627">
        <w:instrText xml:space="preserve"> ADDIN ZOTERO_ITEM CSL_CITATION {"citationID":"ylbynasW","properties":{"formattedCitation":"(Ambagtsheer, De Jong, Bramer, &amp; Weimar, 2016)","plainCitation":"(Ambagtsheer, De Jong, Bramer, &amp; Weimar, 2016)","dontUpdate":true,"noteIndex":0},"citationItems":[{"id":192,"uris":["http://zotero.org/users/local/5VyEEXyp/items/LNY5WDHE"],"uri":["http://zotero.org/users/local/5VyEEXyp/items/LNY5WDHE"],"itemData":{"id":192,"type":"article-journal","title":"On patients who purchase organ transplants abroad","container-title":"American Journal of Transplantation","page":"2800-2815","volume":"16","issue":"10","author":[{"family":"Ambagtsheer","given":"Frederike"},{"family":"De Jong","given":"J."},{"family":"Bramer","given":"W. M."},{"family":"Weimar","given":"W."}],"issued":{"date-parts":[["2016"]]}}}],"schema":"https://github.com/citation-style-language/schema/raw/master/csl-citation.json"} </w:instrText>
      </w:r>
      <w:r w:rsidR="00EB479A">
        <w:fldChar w:fldCharType="separate"/>
      </w:r>
      <w:r w:rsidR="00EB479A" w:rsidRPr="00EB479A">
        <w:t>(</w:t>
      </w:r>
      <w:proofErr w:type="spellStart"/>
      <w:r w:rsidR="00EB479A" w:rsidRPr="00EB479A">
        <w:t>Ambagtsheer</w:t>
      </w:r>
      <w:proofErr w:type="spellEnd"/>
      <w:r w:rsidR="00EB479A" w:rsidRPr="00EB479A">
        <w:t xml:space="preserve">, De Jong, </w:t>
      </w:r>
      <w:proofErr w:type="spellStart"/>
      <w:r w:rsidR="00EB479A" w:rsidRPr="00EB479A">
        <w:t>Bramer</w:t>
      </w:r>
      <w:proofErr w:type="spellEnd"/>
      <w:r w:rsidR="00EB479A" w:rsidRPr="00EB479A">
        <w:t>, &amp; Weimar, 2016</w:t>
      </w:r>
      <w:r w:rsidR="00EB479A">
        <w:t xml:space="preserve">, </w:t>
      </w:r>
      <w:r w:rsidR="004D1889">
        <w:t>2802</w:t>
      </w:r>
      <w:r w:rsidR="00EB479A" w:rsidRPr="00EB479A">
        <w:t>)</w:t>
      </w:r>
      <w:r w:rsidR="00EB479A">
        <w:fldChar w:fldCharType="end"/>
      </w:r>
      <w:r w:rsidR="00030806" w:rsidRPr="00CD6C95">
        <w:t xml:space="preserve">. </w:t>
      </w:r>
      <w:r w:rsidR="00BC6E93" w:rsidRPr="00CD6C95">
        <w:t xml:space="preserve">The secret business of organ donation is also giving rise to the crime rate </w:t>
      </w:r>
      <w:r w:rsidR="00BC0C65" w:rsidRPr="00CD6C95">
        <w:t>in the global crime scene. The victims, especially young people with healthy organs are kidnapped and their organs are taken out of their bodies while they are alive and sold to the well-known hospitals in developed countries</w:t>
      </w:r>
      <w:r w:rsidR="004D1889">
        <w:t xml:space="preserve"> </w:t>
      </w:r>
      <w:r w:rsidR="004D1889">
        <w:fldChar w:fldCharType="begin"/>
      </w:r>
      <w:r w:rsidR="00975627">
        <w:instrText xml:space="preserve"> ADDIN ZOTERO_ITEM CSL_CITATION {"citationID":"sJdJS6ew","properties":{"formattedCitation":"(Ambagtsheer, De Jong, Bramer, &amp; Weimar, 2016)","plainCitation":"(Ambagtsheer, De Jong, Bramer, &amp; Weimar, 2016)","dontUpdate":true,"noteIndex":0},"citationItems":[{"id":192,"uris":["http://zotero.org/users/local/5VyEEXyp/items/LNY5WDHE"],"uri":["http://zotero.org/users/local/5VyEEXyp/items/LNY5WDHE"],"itemData":{"id":192,"type":"article-journal","title":"On patients who purchase organ transplants abroad","container-title":"American Journal of Transplantation","page":"2800-2815","volume":"16","issue":"10","author":[{"family":"Ambagtsheer","given":"Frederike"},{"family":"De Jong","given":"J."},{"family":"Bramer","given":"W. M."},{"family":"Weimar","given":"W."}],"issued":{"date-parts":[["2016"]]}}}],"schema":"https://github.com/citation-style-language/schema/raw/master/csl-citation.json"} </w:instrText>
      </w:r>
      <w:r w:rsidR="004D1889">
        <w:fldChar w:fldCharType="separate"/>
      </w:r>
      <w:r w:rsidR="004D1889" w:rsidRPr="00EB479A">
        <w:t>(</w:t>
      </w:r>
      <w:proofErr w:type="spellStart"/>
      <w:r w:rsidR="004D1889" w:rsidRPr="00EB479A">
        <w:t>Ambagtsheer</w:t>
      </w:r>
      <w:proofErr w:type="spellEnd"/>
      <w:r w:rsidR="004D1889" w:rsidRPr="00EB479A">
        <w:t xml:space="preserve">, De Jong, </w:t>
      </w:r>
      <w:proofErr w:type="spellStart"/>
      <w:r w:rsidR="004D1889" w:rsidRPr="00EB479A">
        <w:t>Bramer</w:t>
      </w:r>
      <w:proofErr w:type="spellEnd"/>
      <w:r w:rsidR="004D1889" w:rsidRPr="00EB479A">
        <w:t>, &amp; Weimar, 2016</w:t>
      </w:r>
      <w:r w:rsidR="004D1889">
        <w:t>, 2802</w:t>
      </w:r>
      <w:r w:rsidR="004D1889" w:rsidRPr="00EB479A">
        <w:t>)</w:t>
      </w:r>
      <w:r w:rsidR="004D1889">
        <w:fldChar w:fldCharType="end"/>
      </w:r>
      <w:r w:rsidR="00BC0C65" w:rsidRPr="00CD6C95">
        <w:t xml:space="preserve">. </w:t>
      </w:r>
      <w:r w:rsidR="004D1889">
        <w:t>This is an alarming situation, given the trade circuit and the reach of illegal organ trade and the circuits they have around the world.</w:t>
      </w:r>
    </w:p>
    <w:p w:rsidR="00975627" w:rsidRDefault="00E02449" w:rsidP="00975627">
      <w:r w:rsidRPr="00CD6C95">
        <w:t>The most appropriate method to control the practice of this trade of sale or purchase of organs can only be stopped if strict</w:t>
      </w:r>
      <w:r w:rsidRPr="00CD6C95">
        <w:t xml:space="preserve"> action is taken against </w:t>
      </w:r>
      <w:r w:rsidR="008B54EC" w:rsidRPr="00CD6C95">
        <w:t>the people involved in it and a p</w:t>
      </w:r>
      <w:r w:rsidR="009D4D8B" w:rsidRPr="00CD6C95">
        <w:t xml:space="preserve">roper ban is implemented on all such practices. </w:t>
      </w:r>
      <w:r w:rsidR="004974B8" w:rsidRPr="00CD6C95">
        <w:t>The best practice in this regard has already been devised by the United States Law of Health and Public Safety</w:t>
      </w:r>
      <w:r w:rsidR="006C5C60" w:rsidRPr="00CD6C95">
        <w:t xml:space="preserve">, in the form of NOTA. </w:t>
      </w:r>
      <w:r w:rsidR="007856C8" w:rsidRPr="00CD6C95">
        <w:t xml:space="preserve">NOTA stands for </w:t>
      </w:r>
      <w:r w:rsidRPr="00CD6C95">
        <w:t>t</w:t>
      </w:r>
      <w:r w:rsidRPr="00CD6C95">
        <w:t>he National</w:t>
      </w:r>
      <w:r w:rsidR="007856C8" w:rsidRPr="00CD6C95">
        <w:t xml:space="preserve"> Organ </w:t>
      </w:r>
      <w:r w:rsidRPr="00CD6C95">
        <w:t>Transplant</w:t>
      </w:r>
      <w:r w:rsidR="007856C8" w:rsidRPr="00CD6C95">
        <w:t xml:space="preserve"> Act introduced in 1984. </w:t>
      </w:r>
      <w:r w:rsidRPr="00CD6C95">
        <w:t xml:space="preserve">This law or act bans the buying and selling of the human organs, especially the organs present inside the human body. It even regards the trade of human organs </w:t>
      </w:r>
      <w:r w:rsidR="002F77D8">
        <w:t>a grave crime in the following w</w:t>
      </w:r>
      <w:r w:rsidRPr="00CD6C95">
        <w:t>ords "for a</w:t>
      </w:r>
      <w:r w:rsidRPr="00CD6C95">
        <w:t xml:space="preserve">ny person to </w:t>
      </w:r>
      <w:r w:rsidRPr="00CD6C95">
        <w:lastRenderedPageBreak/>
        <w:t>knowingly acquire, receive, or otherwise transfer any human organ for valuable consideration for use in human transplantation if the transfer affects interstate commerce.</w:t>
      </w:r>
      <w:r w:rsidR="002F77D8" w:rsidRPr="00CD6C95">
        <w:t>”</w:t>
      </w:r>
      <w:r w:rsidR="00975627">
        <w:t xml:space="preserve"> </w:t>
      </w:r>
      <w:r w:rsidRPr="00CD6C95">
        <w:t xml:space="preserve">While NOTA is </w:t>
      </w:r>
      <w:r w:rsidR="004F6BFB" w:rsidRPr="00CD6C95">
        <w:t>already</w:t>
      </w:r>
      <w:r w:rsidRPr="00CD6C95">
        <w:t xml:space="preserve"> there to ban the purchasing and selling of the organs, </w:t>
      </w:r>
      <w:r w:rsidR="006E107E" w:rsidRPr="00CD6C95">
        <w:t>it is the need of the hour that it</w:t>
      </w:r>
      <w:r w:rsidRPr="00CD6C95">
        <w:t xml:space="preserve"> should be implemented strictly </w:t>
      </w:r>
      <w:r w:rsidR="006E107E" w:rsidRPr="00CD6C95">
        <w:t xml:space="preserve">on all </w:t>
      </w:r>
      <w:r w:rsidR="004F6BFB" w:rsidRPr="00CD6C95">
        <w:t>levels.</w:t>
      </w:r>
    </w:p>
    <w:p w:rsidR="007F422C" w:rsidRPr="00CD6C95" w:rsidRDefault="004F6BFB" w:rsidP="00975627">
      <w:r w:rsidRPr="00CD6C95">
        <w:t>No</w:t>
      </w:r>
      <w:r w:rsidR="00350123" w:rsidRPr="00CD6C95">
        <w:t xml:space="preserve"> matter how serious the need of an organ is, the organ should never be </w:t>
      </w:r>
      <w:r w:rsidRPr="00CD6C95">
        <w:t>bought</w:t>
      </w:r>
      <w:r w:rsidR="00350123" w:rsidRPr="00CD6C95">
        <w:t xml:space="preserve"> from a donor and the patient should only be given the organ from a close relative in the family</w:t>
      </w:r>
      <w:r w:rsidR="00B0692E" w:rsidRPr="00CD6C95">
        <w:t xml:space="preserve"> (</w:t>
      </w:r>
      <w:r w:rsidR="00B0692E" w:rsidRPr="00CD6C95">
        <w:rPr>
          <w:color w:val="222222"/>
          <w:shd w:val="clear" w:color="auto" w:fill="FFFFFF"/>
        </w:rPr>
        <w:t>Cohen, 2013</w:t>
      </w:r>
      <w:r w:rsidR="0057654A">
        <w:rPr>
          <w:color w:val="222222"/>
          <w:shd w:val="clear" w:color="auto" w:fill="FFFFFF"/>
        </w:rPr>
        <w:t>, pg. 273</w:t>
      </w:r>
      <w:r w:rsidR="00B0692E" w:rsidRPr="00CD6C95">
        <w:rPr>
          <w:color w:val="222222"/>
          <w:shd w:val="clear" w:color="auto" w:fill="FFFFFF"/>
        </w:rPr>
        <w:t>)</w:t>
      </w:r>
      <w:r w:rsidR="00350123" w:rsidRPr="00CD6C95">
        <w:t xml:space="preserve">. </w:t>
      </w:r>
      <w:r w:rsidRPr="00CD6C95">
        <w:t>An</w:t>
      </w:r>
      <w:r w:rsidR="00350123" w:rsidRPr="00CD6C95">
        <w:t xml:space="preserve"> ideal relative in such a case proves to be </w:t>
      </w:r>
      <w:r w:rsidR="001103EB" w:rsidRPr="00CD6C95">
        <w:t>blood</w:t>
      </w:r>
      <w:r w:rsidR="00350123" w:rsidRPr="00CD6C95">
        <w:t xml:space="preserve"> relatives, like mother, father, brother, sister, uncle or aunt. </w:t>
      </w:r>
      <w:r w:rsidRPr="00CD6C95">
        <w:t xml:space="preserve">In addition to this, a suitable punishment </w:t>
      </w:r>
      <w:r w:rsidR="001103EB" w:rsidRPr="00CD6C95">
        <w:t>should</w:t>
      </w:r>
      <w:r w:rsidRPr="00CD6C95">
        <w:t xml:space="preserve"> be devised </w:t>
      </w:r>
      <w:r w:rsidR="001103EB" w:rsidRPr="00CD6C95">
        <w:t>for</w:t>
      </w:r>
      <w:r w:rsidRPr="00CD6C95">
        <w:t xml:space="preserve"> a person who tries to </w:t>
      </w:r>
      <w:r w:rsidR="00704739" w:rsidRPr="00CD6C95">
        <w:t xml:space="preserve">engage in the sale or purchase of the organs, </w:t>
      </w:r>
      <w:r w:rsidR="001103EB" w:rsidRPr="00CD6C95">
        <w:t xml:space="preserve">especially in the black market. </w:t>
      </w:r>
    </w:p>
    <w:p w:rsidR="00CB71A9" w:rsidRPr="00CD6C95" w:rsidRDefault="00E02449" w:rsidP="00676698">
      <w:r w:rsidRPr="00CD6C95">
        <w:t xml:space="preserve">In the end, it can be concluded that </w:t>
      </w:r>
      <w:r w:rsidR="006D2E27" w:rsidRPr="00CD6C95">
        <w:t>it</w:t>
      </w:r>
      <w:r w:rsidR="00730C67" w:rsidRPr="00CD6C95">
        <w:tab/>
      </w:r>
      <w:r w:rsidRPr="00CD6C95">
        <w:t>is</w:t>
      </w:r>
      <w:r w:rsidR="001C070A" w:rsidRPr="00CD6C95">
        <w:t xml:space="preserve"> only justified to put a </w:t>
      </w:r>
      <w:r w:rsidR="006D2E27" w:rsidRPr="00CD6C95">
        <w:t>strict</w:t>
      </w:r>
      <w:r w:rsidR="001C070A" w:rsidRPr="00CD6C95">
        <w:t xml:space="preserve"> b</w:t>
      </w:r>
      <w:r w:rsidRPr="00CD6C95">
        <w:t>an on the</w:t>
      </w:r>
      <w:r w:rsidR="001C070A" w:rsidRPr="00CD6C95">
        <w:t xml:space="preserve"> sale and purchase o</w:t>
      </w:r>
      <w:r w:rsidR="00943BD2" w:rsidRPr="00CD6C95">
        <w:t>f various body parts</w:t>
      </w:r>
      <w:r w:rsidR="00F33033" w:rsidRPr="00CD6C95">
        <w:t xml:space="preserve"> and organs, from every aspect. </w:t>
      </w:r>
      <w:r w:rsidR="00B56548" w:rsidRPr="00CD6C95">
        <w:t>Philosophically</w:t>
      </w:r>
      <w:r w:rsidR="00F33033" w:rsidRPr="00CD6C95">
        <w:t xml:space="preserve">, </w:t>
      </w:r>
      <w:r w:rsidR="00B56548" w:rsidRPr="00CD6C95">
        <w:t>it</w:t>
      </w:r>
      <w:r w:rsidR="00F33033" w:rsidRPr="00CD6C95">
        <w:t xml:space="preserve"> is against the morals, values, and dignity of the human body. </w:t>
      </w:r>
      <w:r w:rsidR="00943BD2" w:rsidRPr="00CD6C95">
        <w:t xml:space="preserve"> </w:t>
      </w:r>
      <w:r w:rsidR="00513EED" w:rsidRPr="00CD6C95">
        <w:t>Moreover</w:t>
      </w:r>
      <w:r w:rsidR="00B56548" w:rsidRPr="00CD6C95">
        <w:t>, in terms of economics</w:t>
      </w:r>
      <w:r w:rsidR="00943BD2" w:rsidRPr="00CD6C95">
        <w:t xml:space="preserve">, it will stop the exploitation of </w:t>
      </w:r>
      <w:r w:rsidR="00513EED" w:rsidRPr="00CD6C95">
        <w:t>poor</w:t>
      </w:r>
      <w:r w:rsidR="00943BD2" w:rsidRPr="00CD6C95">
        <w:t xml:space="preserve"> people, </w:t>
      </w:r>
      <w:r w:rsidR="00B56548" w:rsidRPr="00CD6C95">
        <w:t xml:space="preserve">especially </w:t>
      </w:r>
      <w:r w:rsidR="00943BD2" w:rsidRPr="00CD6C95">
        <w:t>living in third world countries</w:t>
      </w:r>
      <w:r w:rsidR="00B56548" w:rsidRPr="00CD6C95">
        <w:t xml:space="preserve">, who are forced to sell their organs, </w:t>
      </w:r>
      <w:r w:rsidR="004D53C9" w:rsidRPr="00CD6C95">
        <w:t xml:space="preserve">to make both ends meet. </w:t>
      </w:r>
      <w:r w:rsidR="00943BD2" w:rsidRPr="00CD6C95">
        <w:t xml:space="preserve"> </w:t>
      </w:r>
      <w:r w:rsidR="00513EED" w:rsidRPr="00CD6C95">
        <w:t xml:space="preserve">It would also bring a decrease in the crime rate </w:t>
      </w:r>
      <w:r w:rsidR="00294AF6" w:rsidRPr="00CD6C95">
        <w:t xml:space="preserve">as currently, many cases of kidnap happen only to </w:t>
      </w:r>
      <w:r w:rsidR="00546991" w:rsidRPr="00CD6C95">
        <w:t xml:space="preserve">extract the organs, </w:t>
      </w:r>
      <w:proofErr w:type="gramStart"/>
      <w:r w:rsidR="00546991" w:rsidRPr="00CD6C95">
        <w:t xml:space="preserve">for the purpose </w:t>
      </w:r>
      <w:r w:rsidR="001F5F05" w:rsidRPr="00CD6C95">
        <w:t>of</w:t>
      </w:r>
      <w:proofErr w:type="gramEnd"/>
      <w:r w:rsidR="00546991" w:rsidRPr="00CD6C95">
        <w:t xml:space="preserve"> sale and purchase. </w:t>
      </w:r>
      <w:r w:rsidR="009D13DD" w:rsidRPr="00CD6C95">
        <w:t>Strict ac</w:t>
      </w:r>
      <w:r w:rsidR="00247ED9" w:rsidRPr="00CD6C95">
        <w:t xml:space="preserve">tion is required in this regard from </w:t>
      </w:r>
      <w:r w:rsidR="006C2A8B" w:rsidRPr="00CD6C95">
        <w:t>both</w:t>
      </w:r>
      <w:r w:rsidR="00247ED9" w:rsidRPr="00CD6C95">
        <w:t xml:space="preserve"> the medical professionals and the </w:t>
      </w:r>
      <w:r w:rsidR="006C2A8B" w:rsidRPr="00CD6C95">
        <w:t>government</w:t>
      </w:r>
      <w:r w:rsidR="00247ED9" w:rsidRPr="00CD6C95">
        <w:t xml:space="preserve"> sector, </w:t>
      </w:r>
      <w:proofErr w:type="gramStart"/>
      <w:r w:rsidR="00247ED9" w:rsidRPr="00CD6C95">
        <w:t>in order to</w:t>
      </w:r>
      <w:proofErr w:type="gramEnd"/>
      <w:r w:rsidR="00247ED9" w:rsidRPr="00CD6C95">
        <w:t xml:space="preserve"> </w:t>
      </w:r>
      <w:r w:rsidR="006C2A8B" w:rsidRPr="00CD6C95">
        <w:t>devise</w:t>
      </w:r>
      <w:r w:rsidR="00247ED9" w:rsidRPr="00CD6C95">
        <w:t xml:space="preserve"> and </w:t>
      </w:r>
      <w:r w:rsidR="00476B44" w:rsidRPr="00CD6C95">
        <w:t xml:space="preserve">implement strict </w:t>
      </w:r>
      <w:r w:rsidR="006C2A8B" w:rsidRPr="00CD6C95">
        <w:t>policies</w:t>
      </w:r>
      <w:r w:rsidR="00476B44" w:rsidRPr="00CD6C95">
        <w:t xml:space="preserve">, </w:t>
      </w:r>
      <w:r w:rsidR="006C2A8B" w:rsidRPr="00CD6C95">
        <w:t>keep</w:t>
      </w:r>
      <w:r w:rsidR="00476B44" w:rsidRPr="00CD6C95">
        <w:t xml:space="preserve"> a strong check on the organ sale and purchase and ban it </w:t>
      </w:r>
      <w:r w:rsidR="006C2A8B" w:rsidRPr="00CD6C95">
        <w:t>strictly</w:t>
      </w:r>
      <w:r w:rsidR="00476B44" w:rsidRPr="00CD6C95">
        <w:t xml:space="preserve">. </w:t>
      </w:r>
    </w:p>
    <w:p w:rsidR="00CB71A9" w:rsidRPr="00CD6C95" w:rsidRDefault="00E02449" w:rsidP="00676698">
      <w:r w:rsidRPr="00CD6C95">
        <w:br w:type="page"/>
      </w:r>
    </w:p>
    <w:p w:rsidR="00493ECC" w:rsidRPr="00CD6C95" w:rsidRDefault="00E02449" w:rsidP="00676698">
      <w:r w:rsidRPr="00CD6C95">
        <w:lastRenderedPageBreak/>
        <w:t>References</w:t>
      </w:r>
    </w:p>
    <w:p w:rsidR="000509DA" w:rsidRPr="00CD6C95" w:rsidRDefault="000509DA" w:rsidP="000509DA">
      <w:pPr>
        <w:pStyle w:val="Bibliography"/>
        <w:ind w:left="0" w:firstLine="720"/>
      </w:pPr>
      <w:r>
        <w:fldChar w:fldCharType="begin"/>
      </w:r>
      <w:r>
        <w:instrText xml:space="preserve"> ADDIN ZOTERO_BIBL {"uncited":[],"omitted":[],"custom":[]} CSL_BIBLIOGRAPHY </w:instrText>
      </w:r>
      <w:r>
        <w:fldChar w:fldCharType="separate"/>
      </w:r>
      <w:proofErr w:type="spellStart"/>
      <w:r w:rsidRPr="00975627">
        <w:t>Ambagtsheer</w:t>
      </w:r>
      <w:proofErr w:type="spellEnd"/>
      <w:r w:rsidRPr="00975627">
        <w:t xml:space="preserve">, F., De Jong, J., </w:t>
      </w:r>
      <w:proofErr w:type="spellStart"/>
      <w:r w:rsidRPr="00975627">
        <w:t>Bramer</w:t>
      </w:r>
      <w:proofErr w:type="spellEnd"/>
      <w:r w:rsidRPr="00975627">
        <w:t xml:space="preserve">, W. M., &amp; Weimar, W. (2016). On patients who purchase organ transplants abroad. </w:t>
      </w:r>
      <w:r w:rsidRPr="00975627">
        <w:rPr>
          <w:i/>
          <w:iCs/>
        </w:rPr>
        <w:t>American Journal of Transplantation</w:t>
      </w:r>
      <w:r w:rsidRPr="00975627">
        <w:t xml:space="preserve">, </w:t>
      </w:r>
      <w:r w:rsidRPr="00975627">
        <w:rPr>
          <w:i/>
          <w:iCs/>
        </w:rPr>
        <w:t>16</w:t>
      </w:r>
      <w:r w:rsidRPr="00975627">
        <w:t>(10), 2800–2815.</w:t>
      </w:r>
      <w:r>
        <w:fldChar w:fldCharType="end"/>
      </w:r>
    </w:p>
    <w:p w:rsidR="00B0692E" w:rsidRPr="00CD6C95" w:rsidRDefault="00E02449" w:rsidP="00676698">
      <w:pPr>
        <w:rPr>
          <w:shd w:val="clear" w:color="auto" w:fill="FFFFFF"/>
        </w:rPr>
      </w:pPr>
      <w:r w:rsidRPr="00CD6C95">
        <w:rPr>
          <w:shd w:val="clear" w:color="auto" w:fill="FFFFFF"/>
        </w:rPr>
        <w:t>Cherry, M. J. (2015). </w:t>
      </w:r>
      <w:r w:rsidRPr="00CD6C95">
        <w:rPr>
          <w:shd w:val="clear" w:color="auto" w:fill="FFFFFF"/>
        </w:rPr>
        <w:t xml:space="preserve">Kidney for sale by owner: human organs, </w:t>
      </w:r>
      <w:r w:rsidRPr="00CD6C95">
        <w:rPr>
          <w:shd w:val="clear" w:color="auto" w:fill="FFFFFF"/>
        </w:rPr>
        <w:t>transplantation, and the market</w:t>
      </w:r>
      <w:r w:rsidRPr="00CD6C95">
        <w:rPr>
          <w:shd w:val="clear" w:color="auto" w:fill="FFFFFF"/>
        </w:rPr>
        <w:t xml:space="preserve">. </w:t>
      </w:r>
      <w:r w:rsidRPr="00660B3A">
        <w:rPr>
          <w:i/>
          <w:shd w:val="clear" w:color="auto" w:fill="FFFFFF"/>
        </w:rPr>
        <w:t>Georgetown University Press</w:t>
      </w:r>
      <w:r w:rsidRPr="00CD6C95">
        <w:rPr>
          <w:shd w:val="clear" w:color="auto" w:fill="FFFFFF"/>
        </w:rPr>
        <w:t>.</w:t>
      </w:r>
    </w:p>
    <w:p w:rsidR="00B0692E" w:rsidRPr="00CD6C95" w:rsidRDefault="00E02449" w:rsidP="00676698">
      <w:pPr>
        <w:rPr>
          <w:shd w:val="clear" w:color="auto" w:fill="FFFFFF"/>
        </w:rPr>
      </w:pPr>
      <w:r w:rsidRPr="00CD6C95">
        <w:rPr>
          <w:shd w:val="clear" w:color="auto" w:fill="FFFFFF"/>
        </w:rPr>
        <w:t>Cohen, I. G. (2013). Transplant tourism: the ethics and regulation of international markets for organs. </w:t>
      </w:r>
      <w:r w:rsidRPr="00CD6C95">
        <w:rPr>
          <w:i/>
          <w:iCs/>
          <w:shd w:val="clear" w:color="auto" w:fill="FFFFFF"/>
        </w:rPr>
        <w:t>The Journal of Law, Medicine &amp; Ethics</w:t>
      </w:r>
      <w:r w:rsidRPr="00CD6C95">
        <w:rPr>
          <w:shd w:val="clear" w:color="auto" w:fill="FFFFFF"/>
        </w:rPr>
        <w:t>, </w:t>
      </w:r>
      <w:r w:rsidRPr="00CD6C95">
        <w:rPr>
          <w:i/>
          <w:iCs/>
          <w:shd w:val="clear" w:color="auto" w:fill="FFFFFF"/>
        </w:rPr>
        <w:t>41</w:t>
      </w:r>
      <w:r w:rsidRPr="00CD6C95">
        <w:rPr>
          <w:shd w:val="clear" w:color="auto" w:fill="FFFFFF"/>
        </w:rPr>
        <w:t>(1), 269-285.</w:t>
      </w:r>
    </w:p>
    <w:p w:rsidR="00B0692E" w:rsidRPr="00CD6C95" w:rsidRDefault="00E02449" w:rsidP="00676698">
      <w:pPr>
        <w:rPr>
          <w:shd w:val="clear" w:color="auto" w:fill="FFFFFF"/>
        </w:rPr>
      </w:pPr>
      <w:proofErr w:type="spellStart"/>
      <w:r w:rsidRPr="00CD6C95">
        <w:rPr>
          <w:shd w:val="clear" w:color="auto" w:fill="FFFFFF"/>
        </w:rPr>
        <w:t>Kass</w:t>
      </w:r>
      <w:proofErr w:type="spellEnd"/>
      <w:r w:rsidRPr="00CD6C95">
        <w:rPr>
          <w:shd w:val="clear" w:color="auto" w:fill="FFFFFF"/>
        </w:rPr>
        <w:t>, L. R. (1992). Organs for Sale</w:t>
      </w:r>
      <w:r w:rsidRPr="00CD6C95">
        <w:rPr>
          <w:shd w:val="clear" w:color="auto" w:fill="FFFFFF"/>
        </w:rPr>
        <w:t>?</w:t>
      </w:r>
      <w:r w:rsidR="00660B3A">
        <w:rPr>
          <w:shd w:val="clear" w:color="auto" w:fill="FFFFFF"/>
        </w:rPr>
        <w:t xml:space="preserve"> </w:t>
      </w:r>
      <w:proofErr w:type="spellStart"/>
      <w:r w:rsidRPr="00CD6C95">
        <w:rPr>
          <w:shd w:val="clear" w:color="auto" w:fill="FFFFFF"/>
        </w:rPr>
        <w:t>Propriet</w:t>
      </w:r>
      <w:proofErr w:type="spellEnd"/>
      <w:r w:rsidR="005C1C99">
        <w:rPr>
          <w:shd w:val="clear" w:color="auto" w:fill="FFFFFF"/>
        </w:rPr>
        <w:t xml:space="preserve"> </w:t>
      </w:r>
      <w:r w:rsidRPr="00CD6C95">
        <w:rPr>
          <w:shd w:val="clear" w:color="auto" w:fill="FFFFFF"/>
        </w:rPr>
        <w:t xml:space="preserve">Capron, A. M., </w:t>
      </w:r>
      <w:proofErr w:type="spellStart"/>
      <w:r w:rsidRPr="00CD6C95">
        <w:rPr>
          <w:shd w:val="clear" w:color="auto" w:fill="FFFFFF"/>
        </w:rPr>
        <w:t>Danovitch</w:t>
      </w:r>
      <w:proofErr w:type="spellEnd"/>
      <w:r w:rsidRPr="00CD6C95">
        <w:rPr>
          <w:shd w:val="clear" w:color="auto" w:fill="FFFFFF"/>
        </w:rPr>
        <w:t>, G. M., &amp; Delmonico, F. L. (2014). Organ markets: Problems beyond harms to vendors. </w:t>
      </w:r>
      <w:r w:rsidRPr="00CD6C95">
        <w:rPr>
          <w:i/>
          <w:iCs/>
          <w:shd w:val="clear" w:color="auto" w:fill="FFFFFF"/>
        </w:rPr>
        <w:t>The American Journal of Bioethics</w:t>
      </w:r>
      <w:r w:rsidRPr="00CD6C95">
        <w:rPr>
          <w:shd w:val="clear" w:color="auto" w:fill="FFFFFF"/>
        </w:rPr>
        <w:t>, </w:t>
      </w:r>
      <w:r w:rsidRPr="00CD6C95">
        <w:rPr>
          <w:i/>
          <w:iCs/>
          <w:shd w:val="clear" w:color="auto" w:fill="FFFFFF"/>
        </w:rPr>
        <w:t>14</w:t>
      </w:r>
      <w:r w:rsidRPr="00CD6C95">
        <w:rPr>
          <w:shd w:val="clear" w:color="auto" w:fill="FFFFFF"/>
        </w:rPr>
        <w:t>(10), 23-</w:t>
      </w:r>
      <w:proofErr w:type="gramStart"/>
      <w:r w:rsidRPr="00CD6C95">
        <w:rPr>
          <w:shd w:val="clear" w:color="auto" w:fill="FFFFFF"/>
        </w:rPr>
        <w:t>25.y</w:t>
      </w:r>
      <w:proofErr w:type="gramEnd"/>
      <w:r w:rsidRPr="00CD6C95">
        <w:rPr>
          <w:shd w:val="clear" w:color="auto" w:fill="FFFFFF"/>
        </w:rPr>
        <w:t>, Property, and the Price of Progress. </w:t>
      </w:r>
      <w:r w:rsidRPr="00CD6C95">
        <w:rPr>
          <w:i/>
          <w:iCs/>
          <w:shd w:val="clear" w:color="auto" w:fill="FFFFFF"/>
        </w:rPr>
        <w:t>Public Interest</w:t>
      </w:r>
      <w:r w:rsidRPr="00CD6C95">
        <w:rPr>
          <w:shd w:val="clear" w:color="auto" w:fill="FFFFFF"/>
        </w:rPr>
        <w:t>, (107), 65.</w:t>
      </w:r>
    </w:p>
    <w:p w:rsidR="005C1C99" w:rsidRDefault="005C1C99" w:rsidP="000509DA">
      <w:pPr>
        <w:pStyle w:val="Bibliography"/>
        <w:ind w:left="0" w:firstLine="720"/>
      </w:pPr>
      <w:proofErr w:type="spellStart"/>
      <w:r>
        <w:t>Kassab</w:t>
      </w:r>
      <w:proofErr w:type="spellEnd"/>
      <w:r>
        <w:t xml:space="preserve">, H. S., &amp; Rosen, J. D. (2019). Human and Organ Trafficking. </w:t>
      </w:r>
      <w:r w:rsidRPr="005C1C99">
        <w:t xml:space="preserve">In </w:t>
      </w:r>
      <w:r w:rsidRPr="005C1C99">
        <w:rPr>
          <w:iCs/>
        </w:rPr>
        <w:t>Illicit Markets, Organized Crime, and Global Security</w:t>
      </w:r>
      <w:r>
        <w:t xml:space="preserve"> (</w:t>
      </w:r>
      <w:bookmarkStart w:id="1" w:name="_Hlk11020831"/>
      <w:r>
        <w:t>pp. 111–135</w:t>
      </w:r>
      <w:bookmarkEnd w:id="1"/>
      <w:r>
        <w:t xml:space="preserve">). </w:t>
      </w:r>
      <w:r w:rsidRPr="005C1C99">
        <w:rPr>
          <w:i/>
        </w:rPr>
        <w:t>Springer</w:t>
      </w:r>
      <w:r>
        <w:t>.</w:t>
      </w:r>
    </w:p>
    <w:p w:rsidR="00B0692E" w:rsidRPr="00CD6C95" w:rsidRDefault="00E02449" w:rsidP="00676698">
      <w:pPr>
        <w:rPr>
          <w:shd w:val="clear" w:color="auto" w:fill="FFFFFF"/>
        </w:rPr>
      </w:pPr>
      <w:r w:rsidRPr="00CD6C95">
        <w:rPr>
          <w:shd w:val="clear" w:color="auto" w:fill="FFFFFF"/>
        </w:rPr>
        <w:t>Kishore, R. R. (2005</w:t>
      </w:r>
      <w:r w:rsidRPr="00CD6C95">
        <w:rPr>
          <w:shd w:val="clear" w:color="auto" w:fill="FFFFFF"/>
        </w:rPr>
        <w:t>). Human organs, scarcities, and sale: morality revisited. </w:t>
      </w:r>
      <w:r w:rsidRPr="00CD6C95">
        <w:rPr>
          <w:i/>
          <w:iCs/>
          <w:shd w:val="clear" w:color="auto" w:fill="FFFFFF"/>
        </w:rPr>
        <w:t>Journal of medical ethics</w:t>
      </w:r>
      <w:r w:rsidRPr="00CD6C95">
        <w:rPr>
          <w:shd w:val="clear" w:color="auto" w:fill="FFFFFF"/>
        </w:rPr>
        <w:t>, </w:t>
      </w:r>
      <w:r w:rsidRPr="00CD6C95">
        <w:rPr>
          <w:i/>
          <w:iCs/>
          <w:shd w:val="clear" w:color="auto" w:fill="FFFFFF"/>
        </w:rPr>
        <w:t>31</w:t>
      </w:r>
      <w:r w:rsidRPr="00CD6C95">
        <w:rPr>
          <w:shd w:val="clear" w:color="auto" w:fill="FFFFFF"/>
        </w:rPr>
        <w:t>(6), 362-365.</w:t>
      </w:r>
    </w:p>
    <w:p w:rsidR="001120C4" w:rsidRPr="00CD6C95" w:rsidRDefault="00E02449" w:rsidP="00676698">
      <w:pPr>
        <w:rPr>
          <w:shd w:val="clear" w:color="auto" w:fill="FFFFFF"/>
        </w:rPr>
      </w:pPr>
      <w:r w:rsidRPr="00CD6C95">
        <w:rPr>
          <w:shd w:val="clear" w:color="auto" w:fill="FFFFFF"/>
        </w:rPr>
        <w:t xml:space="preserve">Rana, A., </w:t>
      </w:r>
      <w:proofErr w:type="spellStart"/>
      <w:r w:rsidRPr="00CD6C95">
        <w:rPr>
          <w:shd w:val="clear" w:color="auto" w:fill="FFFFFF"/>
        </w:rPr>
        <w:t>Gruessner</w:t>
      </w:r>
      <w:proofErr w:type="spellEnd"/>
      <w:r w:rsidRPr="00CD6C95">
        <w:rPr>
          <w:shd w:val="clear" w:color="auto" w:fill="FFFFFF"/>
        </w:rPr>
        <w:t xml:space="preserve">, A., </w:t>
      </w:r>
      <w:proofErr w:type="spellStart"/>
      <w:r w:rsidRPr="00CD6C95">
        <w:rPr>
          <w:shd w:val="clear" w:color="auto" w:fill="FFFFFF"/>
        </w:rPr>
        <w:t>Agopian</w:t>
      </w:r>
      <w:proofErr w:type="spellEnd"/>
      <w:r w:rsidRPr="00CD6C95">
        <w:rPr>
          <w:shd w:val="clear" w:color="auto" w:fill="FFFFFF"/>
        </w:rPr>
        <w:t xml:space="preserve">, V. G., </w:t>
      </w:r>
      <w:proofErr w:type="spellStart"/>
      <w:r w:rsidRPr="00CD6C95">
        <w:rPr>
          <w:shd w:val="clear" w:color="auto" w:fill="FFFFFF"/>
        </w:rPr>
        <w:t>Khalpey</w:t>
      </w:r>
      <w:proofErr w:type="spellEnd"/>
      <w:r w:rsidRPr="00CD6C95">
        <w:rPr>
          <w:shd w:val="clear" w:color="auto" w:fill="FFFFFF"/>
        </w:rPr>
        <w:t xml:space="preserve">, Z., Riaz, I. B., Kaplan, B., ... &amp; </w:t>
      </w:r>
      <w:proofErr w:type="spellStart"/>
      <w:r w:rsidRPr="00CD6C95">
        <w:rPr>
          <w:shd w:val="clear" w:color="auto" w:fill="FFFFFF"/>
        </w:rPr>
        <w:t>Gruessner</w:t>
      </w:r>
      <w:proofErr w:type="spellEnd"/>
      <w:r w:rsidRPr="00CD6C95">
        <w:rPr>
          <w:shd w:val="clear" w:color="auto" w:fill="FFFFFF"/>
        </w:rPr>
        <w:t>, R. W. (2015). Survival benefit of solid-organ transplant i</w:t>
      </w:r>
      <w:r w:rsidRPr="00CD6C95">
        <w:rPr>
          <w:shd w:val="clear" w:color="auto" w:fill="FFFFFF"/>
        </w:rPr>
        <w:t>n the United States. </w:t>
      </w:r>
      <w:r w:rsidRPr="00CD6C95">
        <w:rPr>
          <w:i/>
          <w:iCs/>
          <w:shd w:val="clear" w:color="auto" w:fill="FFFFFF"/>
        </w:rPr>
        <w:t>JAMA surgery</w:t>
      </w:r>
      <w:r w:rsidRPr="00CD6C95">
        <w:rPr>
          <w:shd w:val="clear" w:color="auto" w:fill="FFFFFF"/>
        </w:rPr>
        <w:t>, </w:t>
      </w:r>
      <w:r w:rsidRPr="00CD6C95">
        <w:rPr>
          <w:i/>
          <w:iCs/>
          <w:shd w:val="clear" w:color="auto" w:fill="FFFFFF"/>
        </w:rPr>
        <w:t>150</w:t>
      </w:r>
      <w:r w:rsidRPr="00CD6C95">
        <w:rPr>
          <w:shd w:val="clear" w:color="auto" w:fill="FFFFFF"/>
        </w:rPr>
        <w:t>(3), 252-259.</w:t>
      </w:r>
    </w:p>
    <w:p w:rsidR="008A3C5F" w:rsidRDefault="008A3C5F" w:rsidP="00660B3A">
      <w:pPr>
        <w:pStyle w:val="Bibliography"/>
        <w:ind w:left="0" w:firstLine="720"/>
        <w:rPr>
          <w:noProof/>
        </w:rPr>
      </w:pPr>
      <w:r>
        <w:rPr>
          <w:noProof/>
        </w:rPr>
        <w:t xml:space="preserve">Ritter, P. (2008, August 19). </w:t>
      </w:r>
      <w:r w:rsidRPr="008A3C5F">
        <w:rPr>
          <w:iCs/>
          <w:noProof/>
        </w:rPr>
        <w:t>Legalizing the Organ Trade?</w:t>
      </w:r>
      <w:r>
        <w:rPr>
          <w:noProof/>
        </w:rPr>
        <w:t xml:space="preserve"> Retrieved from </w:t>
      </w:r>
      <w:r w:rsidRPr="008A3C5F">
        <w:rPr>
          <w:i/>
          <w:noProof/>
        </w:rPr>
        <w:t>Time</w:t>
      </w:r>
      <w:r>
        <w:rPr>
          <w:noProof/>
        </w:rPr>
        <w:t>: http://content.time.com/time/world/article/0,8599,1833858,00.html</w:t>
      </w:r>
    </w:p>
    <w:sectPr w:rsidR="008A3C5F">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2449" w:rsidRDefault="00E02449" w:rsidP="00676698">
      <w:r>
        <w:separator/>
      </w:r>
    </w:p>
  </w:endnote>
  <w:endnote w:type="continuationSeparator" w:id="0">
    <w:p w:rsidR="00E02449" w:rsidRDefault="00E02449" w:rsidP="006766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2449" w:rsidRDefault="00E02449" w:rsidP="00676698">
      <w:r>
        <w:separator/>
      </w:r>
    </w:p>
  </w:footnote>
  <w:footnote w:type="continuationSeparator" w:id="0">
    <w:p w:rsidR="00E02449" w:rsidRDefault="00E02449" w:rsidP="006766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3244057"/>
      <w:docPartObj>
        <w:docPartGallery w:val="Page Numbers (Top of Page)"/>
        <w:docPartUnique/>
      </w:docPartObj>
    </w:sdtPr>
    <w:sdtEndPr>
      <w:rPr>
        <w:noProof/>
      </w:rPr>
    </w:sdtEndPr>
    <w:sdtContent>
      <w:p w:rsidR="00CD6C95" w:rsidRDefault="00E02449" w:rsidP="00676698">
        <w:pPr>
          <w:pStyle w:val="Header"/>
        </w:pPr>
        <w:r>
          <w:fldChar w:fldCharType="begin"/>
        </w:r>
        <w:r>
          <w:instrText xml:space="preserve"> PAGE   \* MERGEFORMAT </w:instrText>
        </w:r>
        <w:r>
          <w:fldChar w:fldCharType="separate"/>
        </w:r>
        <w:r w:rsidR="004638E4">
          <w:rPr>
            <w:noProof/>
          </w:rPr>
          <w:t>1</w:t>
        </w:r>
        <w:r>
          <w:rPr>
            <w:noProof/>
          </w:rPr>
          <w:fldChar w:fldCharType="end"/>
        </w:r>
      </w:p>
    </w:sdtContent>
  </w:sdt>
  <w:p w:rsidR="00CD6C95" w:rsidRDefault="00CD6C95" w:rsidP="0067669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G1MDIwNzc0tbA0NTJS0lEKTi0uzszPAykwrAUAdpSAwywAAAA="/>
  </w:docVars>
  <w:rsids>
    <w:rsidRoot w:val="004873C9"/>
    <w:rsid w:val="000069C6"/>
    <w:rsid w:val="00030806"/>
    <w:rsid w:val="000509DA"/>
    <w:rsid w:val="000515F6"/>
    <w:rsid w:val="000516F7"/>
    <w:rsid w:val="00066764"/>
    <w:rsid w:val="000701BD"/>
    <w:rsid w:val="000730AE"/>
    <w:rsid w:val="00096EFC"/>
    <w:rsid w:val="000B1731"/>
    <w:rsid w:val="000B39B1"/>
    <w:rsid w:val="000C55BF"/>
    <w:rsid w:val="000F5225"/>
    <w:rsid w:val="00100867"/>
    <w:rsid w:val="001103EB"/>
    <w:rsid w:val="001120C4"/>
    <w:rsid w:val="00124F63"/>
    <w:rsid w:val="00143976"/>
    <w:rsid w:val="001835C7"/>
    <w:rsid w:val="001972A6"/>
    <w:rsid w:val="001A4E6B"/>
    <w:rsid w:val="001B1F74"/>
    <w:rsid w:val="001C070A"/>
    <w:rsid w:val="001E21EC"/>
    <w:rsid w:val="001E25EA"/>
    <w:rsid w:val="001F5144"/>
    <w:rsid w:val="001F5F05"/>
    <w:rsid w:val="00200003"/>
    <w:rsid w:val="00213215"/>
    <w:rsid w:val="00224818"/>
    <w:rsid w:val="00234671"/>
    <w:rsid w:val="00234FDA"/>
    <w:rsid w:val="002465C1"/>
    <w:rsid w:val="00247ED9"/>
    <w:rsid w:val="00294AF6"/>
    <w:rsid w:val="002D65D5"/>
    <w:rsid w:val="002E2BBC"/>
    <w:rsid w:val="002F2965"/>
    <w:rsid w:val="002F77D8"/>
    <w:rsid w:val="00321A34"/>
    <w:rsid w:val="00334818"/>
    <w:rsid w:val="00345A4C"/>
    <w:rsid w:val="00346779"/>
    <w:rsid w:val="00350123"/>
    <w:rsid w:val="00381269"/>
    <w:rsid w:val="00382906"/>
    <w:rsid w:val="003D77FE"/>
    <w:rsid w:val="003E09BC"/>
    <w:rsid w:val="003F0CDB"/>
    <w:rsid w:val="003F5A4C"/>
    <w:rsid w:val="00407155"/>
    <w:rsid w:val="00417A35"/>
    <w:rsid w:val="00440049"/>
    <w:rsid w:val="00446E1B"/>
    <w:rsid w:val="004638E4"/>
    <w:rsid w:val="00472AD3"/>
    <w:rsid w:val="00476B44"/>
    <w:rsid w:val="004873C9"/>
    <w:rsid w:val="00493ECC"/>
    <w:rsid w:val="004974B8"/>
    <w:rsid w:val="004A6C9B"/>
    <w:rsid w:val="004B0252"/>
    <w:rsid w:val="004B7690"/>
    <w:rsid w:val="004C1BB6"/>
    <w:rsid w:val="004D1889"/>
    <w:rsid w:val="004D29A6"/>
    <w:rsid w:val="004D3F7B"/>
    <w:rsid w:val="004D53C9"/>
    <w:rsid w:val="004D68D7"/>
    <w:rsid w:val="004E7D12"/>
    <w:rsid w:val="004F6BFB"/>
    <w:rsid w:val="00513EED"/>
    <w:rsid w:val="005459E2"/>
    <w:rsid w:val="00546991"/>
    <w:rsid w:val="00556DDF"/>
    <w:rsid w:val="0057654A"/>
    <w:rsid w:val="00586329"/>
    <w:rsid w:val="005C1C99"/>
    <w:rsid w:val="00615179"/>
    <w:rsid w:val="00616CEA"/>
    <w:rsid w:val="00644661"/>
    <w:rsid w:val="00654985"/>
    <w:rsid w:val="006605DB"/>
    <w:rsid w:val="00660B3A"/>
    <w:rsid w:val="006631D3"/>
    <w:rsid w:val="0066797E"/>
    <w:rsid w:val="0067271B"/>
    <w:rsid w:val="006730EF"/>
    <w:rsid w:val="00676698"/>
    <w:rsid w:val="006804BE"/>
    <w:rsid w:val="0068120B"/>
    <w:rsid w:val="006922A2"/>
    <w:rsid w:val="006C2A8B"/>
    <w:rsid w:val="006C5C60"/>
    <w:rsid w:val="006C7106"/>
    <w:rsid w:val="006D2E27"/>
    <w:rsid w:val="006E107E"/>
    <w:rsid w:val="006E44D0"/>
    <w:rsid w:val="00700054"/>
    <w:rsid w:val="00701CDB"/>
    <w:rsid w:val="00704739"/>
    <w:rsid w:val="00720662"/>
    <w:rsid w:val="00730C67"/>
    <w:rsid w:val="00742BAD"/>
    <w:rsid w:val="007770E7"/>
    <w:rsid w:val="00784E30"/>
    <w:rsid w:val="007856C8"/>
    <w:rsid w:val="0079034D"/>
    <w:rsid w:val="007A1103"/>
    <w:rsid w:val="007D663C"/>
    <w:rsid w:val="007D66DA"/>
    <w:rsid w:val="007F422C"/>
    <w:rsid w:val="007F6EAE"/>
    <w:rsid w:val="008121FA"/>
    <w:rsid w:val="00827DD0"/>
    <w:rsid w:val="008327E1"/>
    <w:rsid w:val="0084105C"/>
    <w:rsid w:val="00842E0C"/>
    <w:rsid w:val="00855B4A"/>
    <w:rsid w:val="00857BEA"/>
    <w:rsid w:val="008710AA"/>
    <w:rsid w:val="00892153"/>
    <w:rsid w:val="00895663"/>
    <w:rsid w:val="008A20D9"/>
    <w:rsid w:val="008A3C5F"/>
    <w:rsid w:val="008A70D5"/>
    <w:rsid w:val="008B54EC"/>
    <w:rsid w:val="008D6886"/>
    <w:rsid w:val="00900AA2"/>
    <w:rsid w:val="00914866"/>
    <w:rsid w:val="00922A13"/>
    <w:rsid w:val="00943BD2"/>
    <w:rsid w:val="00975627"/>
    <w:rsid w:val="009901B3"/>
    <w:rsid w:val="009A258E"/>
    <w:rsid w:val="009B443C"/>
    <w:rsid w:val="009D13DD"/>
    <w:rsid w:val="009D4D8B"/>
    <w:rsid w:val="009F01C6"/>
    <w:rsid w:val="009F0332"/>
    <w:rsid w:val="00A050E5"/>
    <w:rsid w:val="00A1679D"/>
    <w:rsid w:val="00A34FB5"/>
    <w:rsid w:val="00A716CE"/>
    <w:rsid w:val="00AA05A5"/>
    <w:rsid w:val="00AD3260"/>
    <w:rsid w:val="00AF5D96"/>
    <w:rsid w:val="00AF630F"/>
    <w:rsid w:val="00B0692E"/>
    <w:rsid w:val="00B26F57"/>
    <w:rsid w:val="00B307BE"/>
    <w:rsid w:val="00B32EA7"/>
    <w:rsid w:val="00B56548"/>
    <w:rsid w:val="00B604C0"/>
    <w:rsid w:val="00B7234E"/>
    <w:rsid w:val="00B80EF7"/>
    <w:rsid w:val="00B96AC9"/>
    <w:rsid w:val="00BA2347"/>
    <w:rsid w:val="00BA4216"/>
    <w:rsid w:val="00BA7DEF"/>
    <w:rsid w:val="00BB08F0"/>
    <w:rsid w:val="00BC0C65"/>
    <w:rsid w:val="00BC6E93"/>
    <w:rsid w:val="00BC7D57"/>
    <w:rsid w:val="00BD6D96"/>
    <w:rsid w:val="00BF239C"/>
    <w:rsid w:val="00BF2E0F"/>
    <w:rsid w:val="00BF4E72"/>
    <w:rsid w:val="00C05880"/>
    <w:rsid w:val="00C367E8"/>
    <w:rsid w:val="00C451A5"/>
    <w:rsid w:val="00C4619D"/>
    <w:rsid w:val="00C668B9"/>
    <w:rsid w:val="00C767A3"/>
    <w:rsid w:val="00C76C11"/>
    <w:rsid w:val="00CB71A9"/>
    <w:rsid w:val="00CC1F8D"/>
    <w:rsid w:val="00CC6A3E"/>
    <w:rsid w:val="00CC7E91"/>
    <w:rsid w:val="00CD6C95"/>
    <w:rsid w:val="00CE06DD"/>
    <w:rsid w:val="00D25D7B"/>
    <w:rsid w:val="00D2740B"/>
    <w:rsid w:val="00D34EE0"/>
    <w:rsid w:val="00D36CA8"/>
    <w:rsid w:val="00D46F7A"/>
    <w:rsid w:val="00D610BD"/>
    <w:rsid w:val="00D82251"/>
    <w:rsid w:val="00DB5A26"/>
    <w:rsid w:val="00DB7CFD"/>
    <w:rsid w:val="00DD6C34"/>
    <w:rsid w:val="00DE042B"/>
    <w:rsid w:val="00DF0E03"/>
    <w:rsid w:val="00E02449"/>
    <w:rsid w:val="00E12786"/>
    <w:rsid w:val="00E26881"/>
    <w:rsid w:val="00E272C5"/>
    <w:rsid w:val="00E30460"/>
    <w:rsid w:val="00E340D7"/>
    <w:rsid w:val="00E71C3C"/>
    <w:rsid w:val="00E73EA6"/>
    <w:rsid w:val="00E87A0F"/>
    <w:rsid w:val="00E90323"/>
    <w:rsid w:val="00EA7913"/>
    <w:rsid w:val="00EB2FFA"/>
    <w:rsid w:val="00EB479A"/>
    <w:rsid w:val="00EB65D7"/>
    <w:rsid w:val="00EC7F67"/>
    <w:rsid w:val="00ED2F32"/>
    <w:rsid w:val="00F2221A"/>
    <w:rsid w:val="00F312C2"/>
    <w:rsid w:val="00F33033"/>
    <w:rsid w:val="00F5590B"/>
    <w:rsid w:val="00F656C8"/>
    <w:rsid w:val="00FA4F67"/>
    <w:rsid w:val="00FA693E"/>
    <w:rsid w:val="00FB3A9C"/>
    <w:rsid w:val="00FD1960"/>
    <w:rsid w:val="00FE231E"/>
    <w:rsid w:val="00FE5A7F"/>
    <w:rsid w:val="00FF2D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4C8280"/>
  <w15:chartTrackingRefBased/>
  <w15:docId w15:val="{D12BA97E-0F2D-4412-A148-7F1D0CFF6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6698"/>
    <w:pPr>
      <w:spacing w:after="0" w:line="480" w:lineRule="auto"/>
      <w:ind w:firstLine="720"/>
    </w:pPr>
    <w:rPr>
      <w:rFonts w:cs="Times New Roman"/>
      <w:szCs w:val="24"/>
    </w:rPr>
  </w:style>
  <w:style w:type="paragraph" w:styleId="Heading2">
    <w:name w:val="heading 2"/>
    <w:basedOn w:val="Normal"/>
    <w:next w:val="Normal"/>
    <w:link w:val="Heading2Char"/>
    <w:uiPriority w:val="9"/>
    <w:semiHidden/>
    <w:unhideWhenUsed/>
    <w:qFormat/>
    <w:rsid w:val="007856C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Spacing"/>
    <w:next w:val="Normal"/>
    <w:link w:val="Heading3Char"/>
    <w:uiPriority w:val="9"/>
    <w:unhideWhenUsed/>
    <w:qFormat/>
    <w:rsid w:val="00BB08F0"/>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B08F0"/>
    <w:rPr>
      <w:rFonts w:eastAsiaTheme="majorEastAsia" w:cstheme="majorBidi"/>
      <w:b/>
      <w:color w:val="000000" w:themeColor="text1"/>
      <w:szCs w:val="24"/>
    </w:rPr>
  </w:style>
  <w:style w:type="paragraph" w:styleId="NoSpacing">
    <w:name w:val="No Spacing"/>
    <w:uiPriority w:val="1"/>
    <w:qFormat/>
    <w:rsid w:val="00BB08F0"/>
    <w:pPr>
      <w:spacing w:after="0" w:line="240" w:lineRule="auto"/>
    </w:pPr>
  </w:style>
  <w:style w:type="character" w:customStyle="1" w:styleId="Heading2Char">
    <w:name w:val="Heading 2 Char"/>
    <w:basedOn w:val="DefaultParagraphFont"/>
    <w:link w:val="Heading2"/>
    <w:uiPriority w:val="9"/>
    <w:semiHidden/>
    <w:rsid w:val="007856C8"/>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CD6C95"/>
    <w:pPr>
      <w:tabs>
        <w:tab w:val="center" w:pos="4680"/>
        <w:tab w:val="right" w:pos="9360"/>
      </w:tabs>
      <w:spacing w:line="240" w:lineRule="auto"/>
    </w:pPr>
  </w:style>
  <w:style w:type="character" w:customStyle="1" w:styleId="HeaderChar">
    <w:name w:val="Header Char"/>
    <w:basedOn w:val="DefaultParagraphFont"/>
    <w:link w:val="Header"/>
    <w:uiPriority w:val="99"/>
    <w:rsid w:val="00CD6C95"/>
  </w:style>
  <w:style w:type="paragraph" w:styleId="Footer">
    <w:name w:val="footer"/>
    <w:basedOn w:val="Normal"/>
    <w:link w:val="FooterChar"/>
    <w:uiPriority w:val="99"/>
    <w:unhideWhenUsed/>
    <w:rsid w:val="00CD6C95"/>
    <w:pPr>
      <w:tabs>
        <w:tab w:val="center" w:pos="4680"/>
        <w:tab w:val="right" w:pos="9360"/>
      </w:tabs>
      <w:spacing w:line="240" w:lineRule="auto"/>
    </w:pPr>
  </w:style>
  <w:style w:type="character" w:customStyle="1" w:styleId="FooterChar">
    <w:name w:val="Footer Char"/>
    <w:basedOn w:val="DefaultParagraphFont"/>
    <w:link w:val="Footer"/>
    <w:uiPriority w:val="99"/>
    <w:rsid w:val="00CD6C95"/>
  </w:style>
  <w:style w:type="paragraph" w:styleId="Bibliography">
    <w:name w:val="Bibliography"/>
    <w:basedOn w:val="Normal"/>
    <w:next w:val="Normal"/>
    <w:uiPriority w:val="37"/>
    <w:unhideWhenUsed/>
    <w:rsid w:val="008A3C5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8527056">
      <w:bodyDiv w:val="1"/>
      <w:marLeft w:val="0"/>
      <w:marRight w:val="0"/>
      <w:marTop w:val="0"/>
      <w:marBottom w:val="0"/>
      <w:divBdr>
        <w:top w:val="none" w:sz="0" w:space="0" w:color="auto"/>
        <w:left w:val="none" w:sz="0" w:space="0" w:color="auto"/>
        <w:bottom w:val="none" w:sz="0" w:space="0" w:color="auto"/>
        <w:right w:val="none" w:sz="0" w:space="0" w:color="auto"/>
      </w:divBdr>
    </w:div>
    <w:div w:id="1535655267">
      <w:bodyDiv w:val="1"/>
      <w:marLeft w:val="0"/>
      <w:marRight w:val="0"/>
      <w:marTop w:val="0"/>
      <w:marBottom w:val="0"/>
      <w:divBdr>
        <w:top w:val="none" w:sz="0" w:space="0" w:color="auto"/>
        <w:left w:val="none" w:sz="0" w:space="0" w:color="auto"/>
        <w:bottom w:val="none" w:sz="0" w:space="0" w:color="auto"/>
        <w:right w:val="none" w:sz="0" w:space="0" w:color="auto"/>
      </w:divBdr>
    </w:div>
    <w:div w:id="202115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3</TotalTime>
  <Pages>6</Pages>
  <Words>2010</Words>
  <Characters>11458</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ya</dc:creator>
  <cp:lastModifiedBy>Firefly</cp:lastModifiedBy>
  <cp:revision>227</cp:revision>
  <dcterms:created xsi:type="dcterms:W3CDTF">2019-05-27T09:18:00Z</dcterms:created>
  <dcterms:modified xsi:type="dcterms:W3CDTF">2019-06-09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PvssTaDE"/&gt;&lt;style id="http://www.zotero.org/styles/apa" locale="en-US" hasBibliography="1" bibliographyStyleHasBeenSet="1"/&gt;&lt;prefs&gt;&lt;pref name="fieldType" value="Field"/&gt;&lt;/prefs&gt;&lt;/data&gt;</vt:lpwstr>
  </property>
</Properties>
</file>